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33EA" w:rsidRDefault="006B33EA" w:rsidP="006804EA">
      <w:pPr>
        <w:pStyle w:val="Heading1"/>
      </w:pPr>
      <w:r>
        <w:t>Title</w:t>
      </w:r>
    </w:p>
    <w:p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rsidR="006B33EA" w:rsidRDefault="006B33EA" w:rsidP="006804EA">
      <w:pPr>
        <w:pStyle w:val="Heading1"/>
      </w:pPr>
      <w:r>
        <w:t>Authors</w:t>
      </w:r>
    </w:p>
    <w:p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rsidR="006B33EA" w:rsidRDefault="006B33EA" w:rsidP="006804EA">
      <w:pPr>
        <w:pStyle w:val="Heading1"/>
      </w:pPr>
      <w:r>
        <w:t>Affiliations</w:t>
      </w:r>
    </w:p>
    <w:p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rsidR="00005D7D" w:rsidRDefault="00005D7D" w:rsidP="00B87472">
      <w:pPr>
        <w:pStyle w:val="ListParagraph"/>
        <w:numPr>
          <w:ilvl w:val="0"/>
          <w:numId w:val="8"/>
        </w:numPr>
      </w:pPr>
      <w:bookmarkStart w:id="3" w:name="_Ref488755655"/>
      <w:r>
        <w:t>Department of Computer Science, University of Minnesota, Minneapolis, MN, USA</w:t>
      </w:r>
      <w:bookmarkEnd w:id="3"/>
    </w:p>
    <w:p w:rsidR="006B33EA" w:rsidRDefault="00453A36" w:rsidP="00B87472">
      <w:pPr>
        <w:pStyle w:val="ListParagraph"/>
        <w:numPr>
          <w:ilvl w:val="0"/>
          <w:numId w:val="8"/>
        </w:numPr>
      </w:pPr>
      <w:bookmarkStart w:id="4" w:name="_Ref488755530"/>
      <w:r>
        <w:t>Cayuga Genetics Consulting Group LLC</w:t>
      </w:r>
      <w:r w:rsidR="006B33EA">
        <w:t>, Ithaca, NY, USA</w:t>
      </w:r>
      <w:bookmarkEnd w:id="4"/>
    </w:p>
    <w:p w:rsidR="006B33EA" w:rsidRDefault="006B33EA" w:rsidP="00B87472">
      <w:pPr>
        <w:pStyle w:val="ListParagraph"/>
        <w:numPr>
          <w:ilvl w:val="0"/>
          <w:numId w:val="8"/>
        </w:numPr>
      </w:pPr>
      <w:bookmarkStart w:id="5" w:name="_Ref488755534"/>
      <w:r>
        <w:t>Department of Biochemistry, Purdue University, West Lafayette, IN, USA</w:t>
      </w:r>
      <w:bookmarkEnd w:id="5"/>
    </w:p>
    <w:p w:rsidR="006B4B17" w:rsidRDefault="00E56B10" w:rsidP="00B87472">
      <w:pPr>
        <w:pStyle w:val="ListParagraph"/>
        <w:numPr>
          <w:ilvl w:val="0"/>
          <w:numId w:val="8"/>
        </w:numPr>
      </w:pPr>
      <w:bookmarkStart w:id="6" w:name="_Ref488755539"/>
      <w:r>
        <w:t>Donald Danforth Plant Science Center, St. Louis, MO, USA</w:t>
      </w:r>
      <w:bookmarkEnd w:id="6"/>
    </w:p>
    <w:p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rsidR="006B33EA" w:rsidRDefault="006B33EA" w:rsidP="006804EA">
      <w:pPr>
        <w:pStyle w:val="Heading1"/>
      </w:pPr>
      <w:r>
        <w:t>Abstract</w:t>
      </w:r>
    </w:p>
    <w:p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w:t>
      </w:r>
      <w:proofErr w:type="spellStart"/>
      <w:r w:rsidR="00BB0D54">
        <w:t>Seq</w:t>
      </w:r>
      <w:proofErr w:type="spellEnd"/>
      <w:r w:rsidR="00BB0D54">
        <w:t>,</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w:t>
      </w:r>
      <w:proofErr w:type="spellStart"/>
      <w:r w:rsidR="00BB0D54">
        <w:t>Seq</w:t>
      </w:r>
      <w:proofErr w:type="spellEnd"/>
      <w:r w:rsidR="00BB0D54">
        <w:t xml:space="preserve">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r w:rsidRPr="004F0FE1">
        <w:t>Our results demonstrate</w:t>
      </w:r>
      <w:r w:rsidR="00DB7333" w:rsidRPr="004F0FE1">
        <w:t xml:space="preserve"> that simply taking the closest genes to significant </w:t>
      </w:r>
      <w:r w:rsidR="00E947C6" w:rsidRPr="004F0FE1">
        <w:t xml:space="preserve">GWAS </w:t>
      </w:r>
      <w:r w:rsidR="00DB7333" w:rsidRPr="004F0FE1">
        <w:t>SNPs</w:t>
      </w:r>
      <w:r w:rsidRPr="004F0FE1">
        <w:t xml:space="preserve"> will often lead to spurious results </w:t>
      </w:r>
      <w:r w:rsidR="001A7232" w:rsidRPr="004F0FE1">
        <w:t>demonstrating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t>
      </w:r>
      <w:r w:rsidR="008925F4">
        <w:t xml:space="preserve">as strongly </w:t>
      </w:r>
      <w:r w:rsidR="00CB4D43" w:rsidRPr="004F0FE1">
        <w:t>co-expressed</w:t>
      </w:r>
      <w:r w:rsidRPr="004F0FE1">
        <w:t xml:space="preserve"> </w:t>
      </w:r>
      <w:r w:rsidR="008925F4">
        <w:t>as</w:t>
      </w:r>
      <w:r w:rsidRPr="004F0FE1">
        <w:t xml:space="preserve"> genes </w:t>
      </w:r>
      <w:r w:rsidR="00AE173E" w:rsidRPr="004F0FE1">
        <w:t>within the same</w:t>
      </w:r>
      <w:r w:rsidRPr="004F0FE1">
        <w:t xml:space="preserve"> GO </w:t>
      </w:r>
      <w:r w:rsidR="00AE173E" w:rsidRPr="004F0FE1">
        <w:t>term</w:t>
      </w:r>
      <w:r w:rsidR="00D4682E">
        <w:t xml:space="preserve">, </w:t>
      </w:r>
      <w:r w:rsidR="004D01D5">
        <w:t>demonstrating the</w:t>
      </w:r>
      <w:r w:rsidR="00B44726">
        <w:t xml:space="preserve"> utility of integrating</w:t>
      </w:r>
      <w:r w:rsidR="00D4682E">
        <w:t xml:space="preserve"> GWAS linked genes</w:t>
      </w:r>
      <w:r w:rsidR="00B355F9">
        <w:t xml:space="preserve"> with co-expression data</w:t>
      </w:r>
      <w:r w:rsidR="00B44726">
        <w:t xml:space="preserve"> to </w:t>
      </w:r>
      <w:r w:rsidR="00106C87">
        <w:t xml:space="preserve">rapidly </w:t>
      </w:r>
      <w:r w:rsidR="00B44726">
        <w:t>annotate biological function</w:t>
      </w:r>
      <w:r w:rsidRPr="004F0FE1">
        <w:t>.</w:t>
      </w:r>
      <w:r>
        <w:t xml:space="preserve"> Our study illustrates the factors that researchers should consider when taking this approach and demonstrates the utility of gene lists produced from GWAS for annotation of genes for systems biology applications.</w:t>
      </w:r>
    </w:p>
    <w:p w:rsidR="006B33EA" w:rsidRDefault="006B33EA" w:rsidP="006804EA">
      <w:pPr>
        <w:pStyle w:val="Heading1"/>
      </w:pPr>
      <w:r>
        <w:t>Introduction</w:t>
      </w:r>
    </w:p>
    <w:p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10"/>
      <w:commentRangeStart w:id="11"/>
      <w:r w:rsidRPr="006804EA">
        <w:t>crops</w:t>
      </w:r>
      <w:commentRangeEnd w:id="10"/>
      <w:r w:rsidR="00D4682E">
        <w:rPr>
          <w:rStyle w:val="CommentReference"/>
        </w:rPr>
        <w:commentReference w:id="10"/>
      </w:r>
      <w:commentRangeEnd w:id="11"/>
      <w:r w:rsidR="0050694A">
        <w:rPr>
          <w:rStyle w:val="CommentReference"/>
        </w:rPr>
        <w:commentReference w:id="11"/>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proofErr w:type="spellStart"/>
      <w:r w:rsidR="00E11253">
        <w:t>Zea</w:t>
      </w:r>
      <w:proofErr w:type="spellEnd"/>
      <w:r w:rsidR="00E11253">
        <w:t xml:space="preserve">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proofErr w:type="gramStart"/>
      <w:r w:rsidR="00746A22">
        <w:t>)</w:t>
      </w:r>
      <w:r w:rsidR="00E97092">
        <w:t xml:space="preserve"> which</w:t>
      </w:r>
      <w:proofErr w:type="gramEnd"/>
      <w:r w:rsidR="00E97092">
        <w:t xml:space="preserve">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12"/>
      <w:commentRangeStart w:id="13"/>
      <w:r w:rsidR="00D73850">
        <w:t xml:space="preserve">. </w:t>
      </w:r>
      <w:commentRangeEnd w:id="12"/>
      <w:r w:rsidR="00AF4E3B">
        <w:rPr>
          <w:rStyle w:val="CommentReference"/>
        </w:rPr>
        <w:commentReference w:id="12"/>
      </w:r>
      <w:commentRangeEnd w:id="13"/>
      <w:r w:rsidR="004105E4">
        <w:rPr>
          <w:rStyle w:val="CommentReference"/>
        </w:rPr>
        <w:commentReference w:id="13"/>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14"/>
      <w:commentRangeStart w:id="15"/>
      <w:r w:rsidR="00D73850">
        <w:t>many loci</w:t>
      </w:r>
      <w:commentRangeEnd w:id="14"/>
      <w:r w:rsidR="0027128D">
        <w:rPr>
          <w:rStyle w:val="CommentReference"/>
        </w:rPr>
        <w:commentReference w:id="14"/>
      </w:r>
      <w:commentRangeEnd w:id="15"/>
      <w:r w:rsidR="004105E4">
        <w:rPr>
          <w:rStyle w:val="CommentReference"/>
        </w:rPr>
        <w:commentReference w:id="15"/>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rsidR="00EF75BE" w:rsidRPr="00002A0F" w:rsidRDefault="00B8306B" w:rsidP="00EF75BE">
      <w:r>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w:t>
      </w:r>
      <w:proofErr w:type="gramStart"/>
      <w:r>
        <w:t xml:space="preserve">yet </w:t>
      </w:r>
      <w:r w:rsidR="00EF75BE" w:rsidRPr="00002A0F">
        <w:t xml:space="preserve"> GWA</w:t>
      </w:r>
      <w:proofErr w:type="gramEnd"/>
      <w:r w:rsidR="00EF75BE" w:rsidRPr="00002A0F">
        <w:t xml:space="preserve"> stud</w:t>
      </w:r>
      <w:r>
        <w:t xml:space="preserve">ies do not typically </w:t>
      </w:r>
      <w:r w:rsidR="00EF75BE" w:rsidRPr="00002A0F">
        <w:t>explicitly model</w:t>
      </w:r>
      <w:r>
        <w:t xml:space="preserve"> interactions between genes</w:t>
      </w:r>
      <w:r w:rsidR="00EF75BE" w:rsidRPr="00002A0F">
        <w:t xml:space="preserve">. </w:t>
      </w:r>
    </w:p>
    <w:p w:rsidR="00EF75BE" w:rsidRPr="00002A0F" w:rsidRDefault="00EF75BE" w:rsidP="00EF75BE">
      <w:r w:rsidRPr="00002A0F">
        <w:t xml:space="preserve">One informative and easily measurable source of information </w:t>
      </w:r>
      <w:r w:rsidR="00DE6D6D">
        <w:t xml:space="preserve">about gene function </w:t>
      </w:r>
      <w:proofErr w:type="gramStart"/>
      <w:r w:rsidRPr="00002A0F">
        <w:t>are</w:t>
      </w:r>
      <w:proofErr w:type="gramEnd"/>
      <w:r w:rsidRPr="00002A0F">
        <w:t xml:space="preserv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rsidR="009430C5">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Swanson-Wagner et al. 2012)", "plainTextFormattedCitation" : "(R.J. Schaefer et al. 2014; Mochida et al. 2011; Obayashi et al. 2014; Sarkar, Kim, and Grover 2014; Zheng and Zhao 2013; Ozaki et al. 2010; Swanson-Wagner et al. 2012)", "previouslyFormattedCitation" : "(R.J. Schaefer et al. 2014; Mochida et al. 2011; Obayashi et al. 2014; Sarkar, Kim, and Grover 2014; Zheng and Zhao 2013; Ozaki et al. 2010; Swanson-Wagner et al. 2012)" }, "properties" : { "noteIndex" : 0 }, "schema" : "https://github.com/citation-style-language/schema/raw/master/csl-citation.json" }</w:instrText>
      </w:r>
      <w:r>
        <w:fldChar w:fldCharType="separate"/>
      </w:r>
      <w:r w:rsidR="00C61012" w:rsidRPr="00C61012">
        <w:rPr>
          <w:noProof/>
        </w:rPr>
        <w:t>(R.J. Schaefer et al. 2014; Mochida et al. 2011; Obayashi et al. 2014; Sarkar, Kim, and Grover 2014; Zheng and Zhao 2013; Ozaki et al. 2010; Swanson-Wagner et al. 2012)</w:t>
      </w:r>
      <w:r>
        <w:fldChar w:fldCharType="end"/>
      </w:r>
      <w:r w:rsidRPr="00002A0F">
        <w:t>.</w:t>
      </w:r>
    </w:p>
    <w:p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rsidR="00EF75BE" w:rsidRDefault="00EF75BE" w:rsidP="00EF75BE">
      <w:r>
        <w:t xml:space="preserve">We developed a freely available, open source computational framework called </w:t>
      </w:r>
      <w:proofErr w:type="spellStart"/>
      <w:r>
        <w:t>Camoco</w:t>
      </w:r>
      <w:proofErr w:type="spellEnd"/>
      <w:r>
        <w:t xml:space="preserve">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w:t>
      </w:r>
      <w:proofErr w:type="spellStart"/>
      <w:r w:rsidRPr="00002A0F">
        <w:t>C</w:t>
      </w:r>
      <w:r>
        <w:t>amoco</w:t>
      </w:r>
      <w:proofErr w:type="spellEnd"/>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rsidR="00EF75BE" w:rsidRPr="00002A0F" w:rsidRDefault="00EF75BE" w:rsidP="00EF75BE">
      <w:r>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w:t>
      </w:r>
      <w:proofErr w:type="spellStart"/>
      <w:r w:rsidRPr="00002A0F">
        <w:t>Ca</w:t>
      </w:r>
      <w:proofErr w:type="spellEnd"/>
      <w:r w:rsidRPr="00002A0F">
        <w:t xml:space="preserve">, Cd, Fe, K, Mg, </w:t>
      </w:r>
      <w:proofErr w:type="spellStart"/>
      <w:r w:rsidRPr="00002A0F">
        <w:t>Mn</w:t>
      </w:r>
      <w:proofErr w:type="spellEnd"/>
      <w:r w:rsidRPr="00002A0F">
        <w:t xml:space="preserve">, Mo, Na, Ni, </w:t>
      </w:r>
      <w:proofErr w:type="spellStart"/>
      <w:r w:rsidRPr="00002A0F">
        <w:t>Rb</w:t>
      </w:r>
      <w:proofErr w:type="spellEnd"/>
      <w:r w:rsidRPr="00002A0F">
        <w:t xml:space="preserve">, S, Se, </w:t>
      </w:r>
      <w:proofErr w:type="spellStart"/>
      <w:r w:rsidRPr="00002A0F">
        <w:t>Sr</w:t>
      </w:r>
      <w:proofErr w:type="spellEnd"/>
      <w:r w:rsidRPr="00002A0F">
        <w:t xml:space="preserve"> and Zn). </w:t>
      </w:r>
      <w:r>
        <w:t>Plants must take up all elements except carbon and oxygen from the soil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w:t>
      </w:r>
      <w:proofErr w:type="spellStart"/>
      <w:r>
        <w:t>Camoco</w:t>
      </w:r>
      <w:proofErr w:type="spellEnd"/>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rsidR="004E79F7" w:rsidRDefault="006B33EA" w:rsidP="006804EA">
      <w:pPr>
        <w:pStyle w:val="Heading1"/>
      </w:pPr>
      <w:r>
        <w:t>Results</w:t>
      </w:r>
    </w:p>
    <w:p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rsidR="00B77B21" w:rsidRDefault="00B77B21" w:rsidP="006804EA">
      <w:r>
        <w:t xml:space="preserve">We developed a computational </w:t>
      </w:r>
      <w:r w:rsidR="00832794">
        <w:t>framework</w:t>
      </w:r>
      <w:r>
        <w:t xml:space="preserve">, called </w:t>
      </w:r>
      <w:proofErr w:type="spellStart"/>
      <w:r>
        <w:t>Camoco</w:t>
      </w:r>
      <w:proofErr w:type="spellEnd"/>
      <w:r>
        <w:t xml:space="preserve"> (</w:t>
      </w:r>
      <w:r w:rsidRPr="0012795B">
        <w:rPr>
          <w:b/>
        </w:rPr>
        <w:t>C</w:t>
      </w:r>
      <w:r>
        <w:t>o-</w:t>
      </w:r>
      <w:r w:rsidRPr="0012795B">
        <w:rPr>
          <w:b/>
        </w:rPr>
        <w:t>A</w:t>
      </w:r>
      <w:r>
        <w:t xml:space="preserve">nalysis of </w:t>
      </w:r>
      <w:r w:rsidRPr="0012795B">
        <w:rPr>
          <w:b/>
        </w:rPr>
        <w:t>mo</w:t>
      </w:r>
      <w:r>
        <w:t xml:space="preserve">lecular </w:t>
      </w:r>
      <w:r w:rsidRPr="0012795B">
        <w:rPr>
          <w:b/>
        </w:rPr>
        <w:t>co</w:t>
      </w:r>
      <w:r>
        <w:t>mponents</w:t>
      </w:r>
      <w:proofErr w:type="gramStart"/>
      <w:r>
        <w:t xml:space="preserve">), </w:t>
      </w:r>
      <w:r w:rsidR="00AE426E">
        <w:t>that</w:t>
      </w:r>
      <w:proofErr w:type="gramEnd"/>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rsidR="00013461" w:rsidRDefault="00B77B21" w:rsidP="006804EA">
      <w:r>
        <w:t xml:space="preserve">The three major components of the </w:t>
      </w:r>
      <w:proofErr w:type="spellStart"/>
      <w:r>
        <w:t>Camoco</w:t>
      </w:r>
      <w:proofErr w:type="spellEnd"/>
      <w:r>
        <w:t xml:space="preserve">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 xml:space="preserve">measures the specificity of co-expression-derived interactions for a given candidate gene to all genes in the GWAS-derived </w:t>
      </w:r>
      <w:proofErr w:type="spellStart"/>
      <w:r w:rsidR="00DC139F">
        <w:t>subnetwork</w:t>
      </w:r>
      <w:proofErr w:type="spellEnd"/>
      <w:r w:rsidR="00DC139F">
        <w:t xml:space="preserve">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w:t>
      </w:r>
      <w:proofErr w:type="spellStart"/>
      <w:r w:rsidR="00894FFD">
        <w:t>Camoco</w:t>
      </w:r>
      <w:proofErr w:type="spellEnd"/>
      <w:r w:rsidR="00894FFD">
        <w:t xml:space="preserve">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rsidR="00BD3E3E" w:rsidRDefault="00F87A75" w:rsidP="006804EA">
      <w:pPr>
        <w:pStyle w:val="Heading3"/>
      </w:pPr>
      <w:bookmarkStart w:id="16" w:name="_Ref444765587"/>
      <w:r>
        <w:t>Fig.</w:t>
      </w:r>
      <w:r w:rsidR="00BD3E3E">
        <w:t xml:space="preserve"> 1</w:t>
      </w:r>
      <w:bookmarkEnd w:id="16"/>
    </w:p>
    <w:p w:rsidR="00E7135D" w:rsidRDefault="00D42BE5" w:rsidP="006804EA">
      <w:pPr>
        <w:pStyle w:val="Heading3"/>
      </w:pPr>
      <w:r>
        <w:t>Schematic</w:t>
      </w:r>
      <w:r w:rsidR="00CE7F08">
        <w:t xml:space="preserve"> of the </w:t>
      </w:r>
      <w:proofErr w:type="spellStart"/>
      <w:r w:rsidR="00E7135D" w:rsidRPr="00E7135D">
        <w:t>Camoco</w:t>
      </w:r>
      <w:proofErr w:type="spellEnd"/>
      <w:r w:rsidR="00E7135D" w:rsidRPr="00E7135D">
        <w:t xml:space="preserve"> integration framework</w:t>
      </w:r>
    </w:p>
    <w:p w:rsidR="00E7135D" w:rsidRDefault="00B61812" w:rsidP="006804EA">
      <w:pPr>
        <w:pStyle w:val="Subtitle"/>
      </w:pPr>
      <w:r>
        <w:t xml:space="preserve">The </w:t>
      </w:r>
      <w:proofErr w:type="spellStart"/>
      <w:r w:rsidR="00E7135D" w:rsidRPr="00E7135D">
        <w:t>Camoco</w:t>
      </w:r>
      <w:proofErr w:type="spellEnd"/>
      <w:r w:rsidR="00E7135D" w:rsidRPr="00E7135D">
        <w:t xml:space="preserve">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 xml:space="preserve">genic trait.  </w:t>
      </w:r>
      <w:proofErr w:type="gramStart"/>
      <w:r w:rsidR="00E7135D" w:rsidRPr="00E7135D">
        <w:t>SNP-to-gene mapping windows i</w:t>
      </w:r>
      <w:r w:rsidR="00DB7A3F">
        <w:t>dentifies</w:t>
      </w:r>
      <w:proofErr w:type="gramEnd"/>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proofErr w:type="gramStart"/>
      <w:r w:rsidR="00C6245F">
        <w:t>Network interactions are identified by comparing gene expression profiles across a diverse set of accessions</w:t>
      </w:r>
      <w:proofErr w:type="gramEnd"/>
      <w:r w:rsidR="00C6245F">
        <w:t xml:space="preserve"> (e.g. experimental conditions, </w:t>
      </w:r>
      <w:r w:rsidR="00E64495">
        <w:t>tissue, samples)</w:t>
      </w:r>
      <w:r w:rsidR="00621FD9">
        <w:t xml:space="preserve">. Dense </w:t>
      </w:r>
      <w:proofErr w:type="spellStart"/>
      <w:r w:rsidR="00621FD9">
        <w:t>subnetworks</w:t>
      </w:r>
      <w:proofErr w:type="spellEnd"/>
      <w:r w:rsidR="00621FD9">
        <w:t xml:space="preserve">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proofErr w:type="spellStart"/>
      <w:r w:rsidR="000B5F2F">
        <w:t>subnetwork</w:t>
      </w:r>
      <w:proofErr w:type="spellEnd"/>
      <w:r w:rsidR="000B5F2F">
        <w:t xml:space="preserve">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w:t>
      </w:r>
      <w:proofErr w:type="spellStart"/>
      <w:r w:rsidR="00B82ED0">
        <w:t>subnetwork</w:t>
      </w:r>
      <w:proofErr w:type="spellEnd"/>
      <w:r w:rsidR="00B82ED0">
        <w:t xml:space="preserve"> has both high density as well as locality.</w:t>
      </w:r>
    </w:p>
    <w:p w:rsidR="008E4FEF" w:rsidRDefault="008E4FEF" w:rsidP="00D04EE5">
      <w:pPr>
        <w:pStyle w:val="Heading2"/>
      </w:pPr>
      <w:r w:rsidRPr="00C36685">
        <w:t>Generating co-expression networks from diverse transcriptional data</w:t>
      </w:r>
    </w:p>
    <w:p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xml:space="preserve">. A </w:t>
      </w:r>
      <w:proofErr w:type="gramStart"/>
      <w:r>
        <w:t>well matched</w:t>
      </w:r>
      <w:proofErr w:type="gramEnd"/>
      <w:r>
        <w:t xml:space="preserve">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456B26">
        <w:fldChar w:fldCharType="separate"/>
      </w:r>
      <w:r w:rsidR="00C61012" w:rsidRPr="00C61012">
        <w:rPr>
          <w:noProof/>
        </w:rPr>
        <w:t>(Robert J. Schaefer, Briskine, Springer, and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w:t>
      </w:r>
      <w:proofErr w:type="spellStart"/>
      <w:r w:rsidR="00B41120">
        <w:t>Camoco</w:t>
      </w:r>
      <w:proofErr w:type="spellEnd"/>
      <w:r w:rsidR="00B41120">
        <w:t xml:space="preserve"> framework.</w:t>
      </w:r>
    </w:p>
    <w:p w:rsidR="00097BC0" w:rsidRDefault="00B41120" w:rsidP="006804EA">
      <w:r>
        <w:t xml:space="preserve">All datasets used </w:t>
      </w:r>
      <w:r w:rsidR="000A71F2">
        <w:t xml:space="preserve">here </w:t>
      </w:r>
      <w:r>
        <w:t>were generated from whole-genome RNA-</w:t>
      </w:r>
      <w:proofErr w:type="spellStart"/>
      <w:r>
        <w:t>Seq</w:t>
      </w:r>
      <w:proofErr w:type="spellEnd"/>
      <w:r>
        <w:t xml:space="preserve"> analysis</w:t>
      </w:r>
      <w:r w:rsidR="000A71F2">
        <w:t xml:space="preserve">, although </w:t>
      </w:r>
      <w:proofErr w:type="spellStart"/>
      <w:r w:rsidR="000A71F2">
        <w:t>Camoco</w:t>
      </w:r>
      <w:proofErr w:type="spellEnd"/>
      <w:r w:rsidR="000A71F2">
        <w:t xml:space="preserve"> could also be applied to microarray derived expression data</w:t>
      </w:r>
      <w:r>
        <w:t>.</w:t>
      </w:r>
      <w:r w:rsidDel="00B41120">
        <w:t xml:space="preserve"> </w:t>
      </w:r>
      <w:r w:rsidR="00FD3978">
        <w:t>The first</w:t>
      </w:r>
      <w:r w:rsidR="00431848">
        <w:t xml:space="preserve"> </w:t>
      </w:r>
      <w:r w:rsidR="00BD06C3">
        <w:t>dataset</w:t>
      </w:r>
      <w:r w:rsidR="00705054">
        <w:t xml:space="preserve"> (</w:t>
      </w:r>
      <w:proofErr w:type="spellStart"/>
      <w:r w:rsidR="00705054">
        <w:t>ZmPAN</w:t>
      </w:r>
      <w:proofErr w:type="spellEnd"/>
      <w:r w:rsidR="00705054">
        <w:t xml:space="preserve">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xml:space="preserve">. Briefly, Hirsch et al. chose these lines to represent major </w:t>
      </w:r>
      <w:proofErr w:type="spellStart"/>
      <w:r w:rsidR="00D34056" w:rsidRPr="00573E18">
        <w:t>heterotic</w:t>
      </w:r>
      <w:proofErr w:type="spellEnd"/>
      <w:r w:rsidR="00D34056" w:rsidRPr="00573E18">
        <w:t xml:space="preserve">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w:t>
      </w:r>
      <w:proofErr w:type="spellStart"/>
      <w:r w:rsidR="00705054">
        <w:t>ZmSAM</w:t>
      </w:r>
      <w:proofErr w:type="spellEnd"/>
      <w:r w:rsidR="00705054">
        <w:t xml:space="preserve">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proofErr w:type="spellStart"/>
      <w:r w:rsidR="004E0511">
        <w:t>S</w:t>
      </w:r>
      <w:r w:rsidR="008E4FEF" w:rsidRPr="004E79F7">
        <w:t>eq</w:t>
      </w:r>
      <w:proofErr w:type="spellEnd"/>
      <w:r w:rsidR="008E4FEF" w:rsidRPr="004E79F7">
        <w:t xml:space="preserve">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proofErr w:type="spellStart"/>
      <w:r w:rsidR="005D6663">
        <w:t>ZmRoot</w:t>
      </w:r>
      <w:proofErr w:type="spellEnd"/>
      <w:r w:rsidR="005D6663">
        <w:t xml:space="preserve"> hereafter)</w:t>
      </w:r>
      <w:r w:rsidR="00097BC0">
        <w:t xml:space="preserve"> </w:t>
      </w:r>
      <w:r w:rsidR="000A71F2">
        <w:t xml:space="preserve">as part of the </w:t>
      </w:r>
      <w:proofErr w:type="spellStart"/>
      <w:r w:rsidR="000A71F2">
        <w:t>ionomics</w:t>
      </w:r>
      <w:proofErr w:type="spellEnd"/>
      <w:r w:rsidR="000A71F2">
        <w:t xml:space="preserve">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w:t>
      </w:r>
      <w:proofErr w:type="spellStart"/>
      <w:r w:rsidR="00FD3978">
        <w:t>genotypically</w:t>
      </w:r>
      <w:proofErr w:type="spellEnd"/>
      <w:r w:rsidR="00FD3978">
        <w:t xml:space="preserve"> diverse maize </w:t>
      </w:r>
      <w:proofErr w:type="spellStart"/>
      <w:r w:rsidR="00FD3978">
        <w:t>inbreds</w:t>
      </w:r>
      <w:proofErr w:type="spellEnd"/>
      <w:r w:rsidR="00FD3978">
        <w:t>.</w:t>
      </w:r>
    </w:p>
    <w:p w:rsidR="002B1DB8" w:rsidRDefault="002B1DB8" w:rsidP="006804EA">
      <w:pPr>
        <w:pStyle w:val="Heading3"/>
      </w:pPr>
      <w:bookmarkStart w:id="17" w:name="_Ref458774860"/>
      <w:r>
        <w:t>Table 1</w:t>
      </w:r>
      <w:bookmarkEnd w:id="17"/>
    </w:p>
    <w:p w:rsidR="002B1DB8" w:rsidRDefault="002B1DB8" w:rsidP="006804EA">
      <w:pPr>
        <w:pStyle w:val="Heading4"/>
      </w:pPr>
      <w:r>
        <w:t>Significantly Co-expressed GO Terms</w:t>
      </w:r>
    </w:p>
    <w:p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rsidR="00AC5E1A" w:rsidRDefault="005D6663" w:rsidP="006804EA">
      <w:r>
        <w:t>Co-expression networks</w:t>
      </w:r>
      <w:r w:rsidR="00F97B42">
        <w:t xml:space="preserve"> for each dataset</w:t>
      </w:r>
      <w:r>
        <w:t xml:space="preserve"> were constructed from gene exp</w:t>
      </w:r>
      <w:r w:rsidR="00321694">
        <w:t xml:space="preserve">ression matrices using </w:t>
      </w:r>
      <w:proofErr w:type="spellStart"/>
      <w:r w:rsidR="00321694">
        <w:t>Camoco</w:t>
      </w:r>
      <w:proofErr w:type="spellEnd"/>
      <w:r w:rsidR="00321694">
        <w:t xml:space="preserve">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rsidR="00C57DDC" w:rsidRDefault="00661AFB" w:rsidP="006804EA">
      <w:r>
        <w:t>D</w:t>
      </w:r>
      <w:r w:rsidR="00857FF2">
        <w:t>ensity</w:t>
      </w:r>
      <w:r w:rsidR="0016670A">
        <w:t xml:space="preserve"> and locality were</w:t>
      </w:r>
      <w:r w:rsidR="00857FF2">
        <w:t xml:space="preserve"> measured</w:t>
      </w:r>
      <w:r w:rsidR="00B41120">
        <w:t xml:space="preserve"> for </w:t>
      </w:r>
      <w:proofErr w:type="spellStart"/>
      <w:r w:rsidR="00B41120">
        <w:t>subnetworks</w:t>
      </w:r>
      <w:proofErr w:type="spellEnd"/>
      <w:r w:rsidR="00B41120">
        <w:t xml:space="preserve">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w:t>
      </w:r>
      <w:proofErr w:type="spellStart"/>
      <w:r w:rsidR="009A74CB">
        <w:t>ZmRoot</w:t>
      </w:r>
      <w:proofErr w:type="spellEnd"/>
      <w:r w:rsidR="009A74CB">
        <w:t xml:space="preserve"> </w:t>
      </w:r>
      <w:r w:rsidR="00613C5B">
        <w:t xml:space="preserve">network </w:t>
      </w:r>
      <w:r w:rsidR="009A74CB">
        <w:t>while locality performs best in</w:t>
      </w:r>
      <w:r w:rsidR="00CE4DB4">
        <w:t xml:space="preserve"> </w:t>
      </w:r>
      <w:proofErr w:type="spellStart"/>
      <w:r w:rsidR="00CE4DB4">
        <w:t>ZmPAN</w:t>
      </w:r>
      <w:proofErr w:type="spellEnd"/>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rsidR="00A1751F" w:rsidRDefault="00A1751F" w:rsidP="006804EA">
      <w:pPr>
        <w:pStyle w:val="Heading3"/>
      </w:pPr>
      <w:bookmarkStart w:id="18" w:name="_Ref458774880"/>
      <w:r>
        <w:t>Table 2</w:t>
      </w:r>
      <w:bookmarkEnd w:id="18"/>
    </w:p>
    <w:p w:rsidR="00A1751F" w:rsidRDefault="00A1751F" w:rsidP="006804EA">
      <w:pPr>
        <w:pStyle w:val="Heading4"/>
      </w:pPr>
      <w:r>
        <w:t>Gene co-expression network cluster assignments</w:t>
      </w:r>
    </w:p>
    <w:p w:rsidR="00A1751F" w:rsidRDefault="00A1751F" w:rsidP="006804EA">
      <w:pPr>
        <w:pStyle w:val="Subtitle"/>
      </w:pPr>
      <w:r>
        <w:t>Gene clusters were calculated by running MCL on the co-expression matrix. Cluster values designate network specific gene clusters and are not compared across networks.</w:t>
      </w:r>
    </w:p>
    <w:p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w:t>
      </w:r>
      <w:proofErr w:type="spellStart"/>
      <w:r w:rsidR="000E4135">
        <w:t>hypergeometric</w:t>
      </w:r>
      <w:proofErr w:type="spellEnd"/>
      <w:r w:rsidR="000E4135">
        <w:t xml:space="preserve">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rsidR="00B41120" w:rsidRPr="00462918" w:rsidRDefault="00B41120" w:rsidP="006804EA">
      <w:pPr>
        <w:pStyle w:val="Heading3"/>
      </w:pPr>
      <w:r w:rsidRPr="00462918">
        <w:t xml:space="preserve">Accounting for </w:t>
      </w:r>
      <w:proofErr w:type="spellStart"/>
      <w:r w:rsidRPr="00462918">
        <w:rPr>
          <w:i/>
        </w:rPr>
        <w:t>cis</w:t>
      </w:r>
      <w:proofErr w:type="spellEnd"/>
      <w:r w:rsidRPr="00462918">
        <w:rPr>
          <w:i/>
        </w:rPr>
        <w:t>-</w:t>
      </w:r>
      <w:r w:rsidRPr="00462918">
        <w:t xml:space="preserve"> </w:t>
      </w:r>
      <w:r>
        <w:t>gene interactions</w:t>
      </w:r>
    </w:p>
    <w:p w:rsidR="009756C7" w:rsidRDefault="009756C7" w:rsidP="006804EA">
      <w:r>
        <w:t xml:space="preserve">Integration of GWAS candidates with co-expression interactions is modeled in </w:t>
      </w:r>
      <w:proofErr w:type="spellStart"/>
      <w:r>
        <w:t>Camoco</w:t>
      </w:r>
      <w:proofErr w:type="spellEnd"/>
      <w:r>
        <w:t xml:space="preserve">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w:t>
      </w:r>
      <w:proofErr w:type="spellStart"/>
      <w:r>
        <w:t>subnetwork</w:t>
      </w:r>
      <w:proofErr w:type="spellEnd"/>
      <w:r>
        <w:t xml:space="preserve"> co-expression calculations.</w:t>
      </w:r>
      <w:r w:rsidR="00846095">
        <w:t xml:space="preserve"> While we assume that the majority of </w:t>
      </w:r>
      <w:r w:rsidR="001A2E3A">
        <w:t xml:space="preserve">informative </w:t>
      </w:r>
      <w:r w:rsidR="00846095">
        <w:t xml:space="preserve">interactions among candidate genes are between GWAS loci, </w:t>
      </w:r>
      <w:proofErr w:type="spellStart"/>
      <w:r w:rsidR="00846095">
        <w:t>cis</w:t>
      </w:r>
      <w:proofErr w:type="spellEnd"/>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proofErr w:type="spellStart"/>
      <w:r w:rsidRPr="0076598A">
        <w:rPr>
          <w:i/>
        </w:rPr>
        <w:t>cis</w:t>
      </w:r>
      <w:proofErr w:type="spellEnd"/>
      <w:r w:rsidR="0076598A">
        <w:t>-</w:t>
      </w:r>
      <w:r>
        <w:t>) compared to genes which are situated far away from each other (</w:t>
      </w:r>
      <w:r w:rsidRPr="0076598A">
        <w:rPr>
          <w:i/>
        </w:rPr>
        <w:t>trans</w:t>
      </w:r>
      <w:r w:rsidR="0076598A">
        <w:t>-</w:t>
      </w:r>
      <w:r>
        <w:t xml:space="preserve">). </w:t>
      </w:r>
    </w:p>
    <w:p w:rsidR="00760BC6" w:rsidRDefault="00015762" w:rsidP="006804EA">
      <w:r>
        <w:t xml:space="preserve">To assess the impact of </w:t>
      </w:r>
      <w:proofErr w:type="spellStart"/>
      <w:r w:rsidRPr="00015762">
        <w:rPr>
          <w:i/>
        </w:rPr>
        <w:t>cis</w:t>
      </w:r>
      <w:proofErr w:type="spellEnd"/>
      <w:r w:rsidRPr="00015762">
        <w:rPr>
          <w:i/>
        </w:rPr>
        <w:t xml:space="preserve">-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w:t>
      </w:r>
      <w:proofErr w:type="gramStart"/>
      <w:r w:rsidR="00D504B8">
        <w:t>kb</w:t>
      </w:r>
      <w:proofErr w:type="gramEnd"/>
      <w:r w:rsidR="00D504B8">
        <w:t xml:space="preserve"> apart (</w:t>
      </w:r>
      <w:proofErr w:type="spellStart"/>
      <w:r w:rsidR="00D504B8" w:rsidRPr="000D7009">
        <w:rPr>
          <w:i/>
        </w:rPr>
        <w:t>cis</w:t>
      </w:r>
      <w:proofErr w:type="spellEnd"/>
      <w:r w:rsidR="00495486">
        <w:t>-</w:t>
      </w:r>
      <w:r w:rsidR="00D504B8">
        <w:t>interactions). The distribution</w:t>
      </w:r>
      <w:r w:rsidR="00F32D68">
        <w:t>s</w:t>
      </w:r>
      <w:r w:rsidR="005A5DDF">
        <w:t xml:space="preserve"> </w:t>
      </w:r>
      <w:r w:rsidR="00D504B8">
        <w:t xml:space="preserve">of the two groups indicate that </w:t>
      </w:r>
      <w:proofErr w:type="spellStart"/>
      <w:r w:rsidR="00D504B8" w:rsidRPr="000D7009">
        <w:rPr>
          <w:i/>
        </w:rPr>
        <w:t>cis</w:t>
      </w:r>
      <w:proofErr w:type="spellEnd"/>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rsidR="00760BC6" w:rsidRDefault="00760BC6" w:rsidP="006F5995">
      <w:pPr>
        <w:pStyle w:val="Heading3"/>
      </w:pPr>
      <w:bookmarkStart w:id="19" w:name="_Ref487124030"/>
      <w:r>
        <w:t>Fig 2</w:t>
      </w:r>
      <w:bookmarkEnd w:id="19"/>
    </w:p>
    <w:p w:rsidR="00760BC6" w:rsidRDefault="00760BC6" w:rsidP="006804EA">
      <w:pPr>
        <w:pStyle w:val="Heading4"/>
      </w:pPr>
      <w:proofErr w:type="spellStart"/>
      <w:r>
        <w:t>Cis</w:t>
      </w:r>
      <w:proofErr w:type="spellEnd"/>
      <w:r>
        <w:t xml:space="preserve"> </w:t>
      </w:r>
      <w:proofErr w:type="spellStart"/>
      <w:r>
        <w:t>vs</w:t>
      </w:r>
      <w:proofErr w:type="spellEnd"/>
      <w:r>
        <w:t xml:space="preserve"> Trans Co-Expression Network Interactions</w:t>
      </w:r>
    </w:p>
    <w:p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proofErr w:type="spellStart"/>
      <w:r w:rsidRPr="00FF0923">
        <w:rPr>
          <w:i/>
        </w:rPr>
        <w:t>cis</w:t>
      </w:r>
      <w:proofErr w:type="spellEnd"/>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proofErr w:type="spellStart"/>
      <w:r w:rsidR="003D48F9">
        <w:rPr>
          <w:i/>
        </w:rPr>
        <w:t>c</w:t>
      </w:r>
      <w:r w:rsidRPr="00FF0923">
        <w:rPr>
          <w:i/>
        </w:rPr>
        <w:t>is</w:t>
      </w:r>
      <w:proofErr w:type="spellEnd"/>
      <w:r w:rsidR="003D48F9">
        <w:rPr>
          <w:i/>
        </w:rPr>
        <w:t>-</w:t>
      </w:r>
      <w:r w:rsidRPr="00FF0923">
        <w:t xml:space="preserve"> </w:t>
      </w:r>
      <w:r>
        <w:t xml:space="preserve">gene pairs (blue) show </w:t>
      </w:r>
      <w:r w:rsidRPr="00FF0923">
        <w:t xml:space="preserve">interactions between genes with less than 50kb </w:t>
      </w:r>
      <w:proofErr w:type="spellStart"/>
      <w:r w:rsidRPr="00FF0923">
        <w:t>intergenic</w:t>
      </w:r>
      <w:proofErr w:type="spellEnd"/>
      <w:r w:rsidRPr="00FF0923">
        <w:t xml:space="preserve"> distance.</w:t>
      </w:r>
    </w:p>
    <w:p w:rsidR="002927F7" w:rsidRDefault="00760BC6" w:rsidP="006804EA">
      <w:r>
        <w:t>Th</w:t>
      </w:r>
      <w:r w:rsidR="00BF4EEE">
        <w:t xml:space="preserve">e enrichment of significant co-expression among </w:t>
      </w:r>
      <w:proofErr w:type="spellStart"/>
      <w:r w:rsidR="00BF4EEE" w:rsidRPr="00294A97">
        <w:rPr>
          <w:i/>
        </w:rPr>
        <w:t>cis</w:t>
      </w:r>
      <w:proofErr w:type="spellEnd"/>
      <w:r w:rsidR="00BF4EEE" w:rsidRPr="00294A97">
        <w:t>-</w:t>
      </w:r>
      <w:r w:rsidR="00BF4EEE">
        <w:t xml:space="preserve"> genes, likely due to shared </w:t>
      </w:r>
      <w:proofErr w:type="spellStart"/>
      <w:r w:rsidR="00BF4EEE" w:rsidRPr="00294A97">
        <w:rPr>
          <w:i/>
        </w:rPr>
        <w:t>cis</w:t>
      </w:r>
      <w:proofErr w:type="spellEnd"/>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proofErr w:type="spellStart"/>
      <w:r w:rsidRPr="000D7009">
        <w:rPr>
          <w:i/>
        </w:rPr>
        <w:t>cis</w:t>
      </w:r>
      <w:proofErr w:type="spellEnd"/>
      <w:r w:rsidR="00003079">
        <w:rPr>
          <w:i/>
        </w:rPr>
        <w:t>-</w:t>
      </w:r>
      <w:r>
        <w:t xml:space="preserve"> interactions when examining co-expression relationships among candidate genes identified by GWAS</w:t>
      </w:r>
      <w:r w:rsidR="00FE799D">
        <w:t xml:space="preserve"> SNPs</w:t>
      </w:r>
      <w:r w:rsidR="00FA5637">
        <w:t xml:space="preserve"> in </w:t>
      </w:r>
      <w:proofErr w:type="spellStart"/>
      <w:r w:rsidR="00FA5637">
        <w:t>Camoco</w:t>
      </w:r>
      <w:proofErr w:type="spellEnd"/>
      <w:r>
        <w:t xml:space="preserve">. To account for possible </w:t>
      </w:r>
      <w:proofErr w:type="spellStart"/>
      <w:r>
        <w:t>cis</w:t>
      </w:r>
      <w:proofErr w:type="spellEnd"/>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rsidR="00F32D68" w:rsidRDefault="00F32D68" w:rsidP="00D04EE5">
      <w:pPr>
        <w:pStyle w:val="Heading2"/>
      </w:pPr>
      <w:r>
        <w:t xml:space="preserve">Evaluation of the </w:t>
      </w:r>
      <w:proofErr w:type="spellStart"/>
      <w:r>
        <w:t>Camoco</w:t>
      </w:r>
      <w:proofErr w:type="spellEnd"/>
      <w:r>
        <w:t xml:space="preserve"> framework</w:t>
      </w:r>
    </w:p>
    <w:p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w:t>
      </w:r>
      <w:proofErr w:type="spellStart"/>
      <w:r w:rsidR="00CA0B8B">
        <w:t>subnetwork</w:t>
      </w:r>
      <w:proofErr w:type="spellEnd"/>
      <w:r w:rsidR="00CA0B8B">
        <w:t xml:space="preserve">,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w:t>
      </w:r>
      <w:proofErr w:type="spellStart"/>
      <w:r w:rsidR="008D7F45">
        <w:t>subnetworks</w:t>
      </w:r>
      <w:proofErr w:type="spellEnd"/>
      <w:r w:rsidR="008D7F45">
        <w:t xml:space="preserve">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rsidR="008D7F45" w:rsidRDefault="00D149DC" w:rsidP="006804EA">
      <w:r>
        <w:t xml:space="preserve">To evaluate the </w:t>
      </w:r>
      <w:r w:rsidR="00B67DB0">
        <w:t xml:space="preserve">expected </w:t>
      </w:r>
      <w:r>
        <w:t xml:space="preserve">performance of our </w:t>
      </w:r>
      <w:proofErr w:type="spellStart"/>
      <w:r>
        <w:t>Camoco</w:t>
      </w:r>
      <w:proofErr w:type="spellEnd"/>
      <w:r>
        <w:t xml:space="preserve">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rsidR="008259D0" w:rsidRDefault="008259D0" w:rsidP="006804EA">
      <w:pPr>
        <w:pStyle w:val="Heading3"/>
      </w:pPr>
      <w:bookmarkStart w:id="20" w:name="_Ref456807908"/>
      <w:bookmarkStart w:id="21" w:name="_Ref458794783"/>
      <w:r>
        <w:t>Fig 3</w:t>
      </w:r>
      <w:bookmarkEnd w:id="20"/>
      <w:bookmarkEnd w:id="21"/>
    </w:p>
    <w:p w:rsidR="008259D0" w:rsidRDefault="00AB785E" w:rsidP="006804EA">
      <w:pPr>
        <w:pStyle w:val="Heading4"/>
      </w:pPr>
      <w:r>
        <w:t>Simulating GWAS-network overlap</w:t>
      </w:r>
      <w:r w:rsidR="008259D0">
        <w:t xml:space="preserve"> using Gene Ontology Terms</w:t>
      </w:r>
    </w:p>
    <w:p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rsidR="000C4883" w:rsidRDefault="002B68E1" w:rsidP="006804EA">
      <w:pPr>
        <w:pStyle w:val="Heading3"/>
      </w:pPr>
      <w:r>
        <w:t>Simulated GWAS datasets s</w:t>
      </w:r>
      <w:r w:rsidR="00AA6D61">
        <w:t>how robust co-expression s</w:t>
      </w:r>
      <w:r w:rsidR="00F43151">
        <w:t>ignal to MCR</w:t>
      </w:r>
      <w:r w:rsidR="001A50B4">
        <w:t xml:space="preserve"> and FCR</w:t>
      </w:r>
    </w:p>
    <w:p w:rsidR="009838D1" w:rsidRDefault="00727EAC" w:rsidP="006804EA">
      <w:proofErr w:type="spellStart"/>
      <w:r>
        <w:t>Subnetwork</w:t>
      </w:r>
      <w:proofErr w:type="spellEnd"/>
      <w:r>
        <w:t xml:space="preserve">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0.001 &lt; p-</w:t>
      </w:r>
      <w:proofErr w:type="spellStart"/>
      <w:r w:rsidR="00C05E78">
        <w:t>val</w:t>
      </w:r>
      <w:proofErr w:type="spellEnd"/>
      <w:r w:rsidR="00C05E78">
        <w:t xml:space="preserve"> </w:t>
      </w:r>
      <w:r w:rsidR="009C4F5F">
        <w:t>≤</w:t>
      </w:r>
      <w:r w:rsidR="00C05E78">
        <w:t xml:space="preserve"> 0.05</w:t>
      </w:r>
      <w:r w:rsidR="009138FC">
        <w:t>; blue curve</w:t>
      </w:r>
      <w:r w:rsidR="005A68CF">
        <w:t>) and strong (</w:t>
      </w:r>
      <w:r w:rsidR="00C05E78">
        <w:t>p-</w:t>
      </w:r>
      <w:proofErr w:type="spellStart"/>
      <w:r w:rsidR="00C05E78">
        <w:t>val</w:t>
      </w:r>
      <w:proofErr w:type="spellEnd"/>
      <w:r w:rsidR="00C05E78">
        <w:t xml:space="preserve"> </w:t>
      </w:r>
      <w:r w:rsidR="009C4F5F">
        <w:t>≤</w:t>
      </w:r>
      <w:r w:rsidR="00C05E78">
        <w:t xml:space="preserve"> 0.001</w:t>
      </w:r>
      <w:r w:rsidR="009138FC">
        <w:t>; violet curve</w:t>
      </w:r>
      <w:r w:rsidR="00C05E78">
        <w:t>)</w:t>
      </w:r>
      <w:r w:rsidR="005B0B49">
        <w:t xml:space="preserve">. </w:t>
      </w:r>
    </w:p>
    <w:p w:rsidR="009838D1" w:rsidRDefault="009838D1" w:rsidP="006804EA">
      <w:pPr>
        <w:pStyle w:val="Heading3"/>
      </w:pPr>
      <w:bookmarkStart w:id="22" w:name="_Ref458700744"/>
      <w:r>
        <w:t>Fig. 4</w:t>
      </w:r>
      <w:bookmarkEnd w:id="22"/>
    </w:p>
    <w:p w:rsidR="009838D1" w:rsidRDefault="009838D1" w:rsidP="006804EA">
      <w:pPr>
        <w:pStyle w:val="Heading4"/>
      </w:pPr>
      <w:r>
        <w:t>Strength of co-expression among GO Terms at varying levels of MCR</w:t>
      </w:r>
    </w:p>
    <w:p w:rsidR="009838D1" w:rsidRDefault="009838D1" w:rsidP="00F2130B">
      <w:pPr>
        <w:pStyle w:val="Subtitle"/>
      </w:pPr>
      <w:proofErr w:type="spellStart"/>
      <w:r>
        <w:t>Subnetwork</w:t>
      </w:r>
      <w:proofErr w:type="spellEnd"/>
      <w:r>
        <w:t xml:space="preserve">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w:t>
      </w:r>
      <w:proofErr w:type="spellStart"/>
      <w:r>
        <w:t>val</w:t>
      </w:r>
      <w:proofErr w:type="spellEnd"/>
      <w:r>
        <w:t xml:space="preserve">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23"/>
      <w:commentRangeStart w:id="24"/>
      <w:r w:rsidR="005B0B49">
        <w:t>decrease</w:t>
      </w:r>
      <w:r w:rsidR="0083582C">
        <w:t>d</w:t>
      </w:r>
      <w:r w:rsidR="005B0B49">
        <w:t xml:space="preserve"> </w:t>
      </w:r>
      <w:commentRangeEnd w:id="23"/>
      <w:r w:rsidR="00E32678">
        <w:rPr>
          <w:rStyle w:val="CommentReference"/>
        </w:rPr>
        <w:commentReference w:id="23"/>
      </w:r>
      <w:commentRangeEnd w:id="24"/>
      <w:r w:rsidR="00077946">
        <w:rPr>
          <w:rStyle w:val="CommentReference"/>
        </w:rPr>
        <w:commentReference w:id="24"/>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w:t>
      </w:r>
      <w:proofErr w:type="spellStart"/>
      <w:r w:rsidR="009C4F5F">
        <w:t>val</w:t>
      </w:r>
      <w:proofErr w:type="spellEnd"/>
      <w:r w:rsidR="009C4F5F">
        <w:t xml:space="preserve">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25"/>
      <w:commentRangeStart w:id="26"/>
      <w:r w:rsidR="00E255EC">
        <w:t xml:space="preserve">split by </w:t>
      </w:r>
      <w:r w:rsidR="005216D0">
        <w:t>the number of genes within the term</w:t>
      </w:r>
      <w:r w:rsidR="00E255EC">
        <w:t xml:space="preserve"> </w:t>
      </w:r>
      <w:commentRangeEnd w:id="25"/>
      <w:r w:rsidR="00CB4064">
        <w:rPr>
          <w:rStyle w:val="CommentReference"/>
        </w:rPr>
        <w:commentReference w:id="25"/>
      </w:r>
      <w:commentRangeEnd w:id="26"/>
      <w:r w:rsidR="009A2AEB">
        <w:rPr>
          <w:rStyle w:val="CommentReference"/>
        </w:rPr>
        <w:commentReference w:id="26"/>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w:t>
      </w:r>
      <w:proofErr w:type="gramStart"/>
      <w:r w:rsidR="000B21DB">
        <w:t xml:space="preserve">position of </w:t>
      </w:r>
      <w:r w:rsidR="00CC1C76">
        <w:t>the starting base pair of each true GO term gene were</w:t>
      </w:r>
      <w:proofErr w:type="gramEnd"/>
      <w:r w:rsidR="00CC1C76">
        <w:t xml:space="preserv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xml:space="preserve">). </w:t>
      </w:r>
      <w:proofErr w:type="spellStart"/>
      <w:r w:rsidR="00CE63DB">
        <w:t>S</w:t>
      </w:r>
      <w:r w:rsidR="00A95AC6">
        <w:t>ubnetwork</w:t>
      </w:r>
      <w:proofErr w:type="spellEnd"/>
      <w:r w:rsidR="00A95AC6">
        <w:t xml:space="preserve">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rsidR="009838D1" w:rsidRDefault="009838D1" w:rsidP="006804EA">
      <w:pPr>
        <w:pStyle w:val="Heading3"/>
      </w:pPr>
      <w:bookmarkStart w:id="27" w:name="_Ref458721156"/>
      <w:bookmarkStart w:id="28" w:name="_Ref447197618"/>
      <w:r>
        <w:t>Fig. 5</w:t>
      </w:r>
      <w:bookmarkEnd w:id="27"/>
      <w:bookmarkEnd w:id="28"/>
    </w:p>
    <w:p w:rsidR="009838D1" w:rsidRDefault="009838D1" w:rsidP="006804EA">
      <w:pPr>
        <w:pStyle w:val="Heading4"/>
      </w:pPr>
      <w:r>
        <w:t xml:space="preserve">Simulated GWAS: </w:t>
      </w:r>
      <w:r w:rsidR="00D04EE5">
        <w:t>SNP-to-gene</w:t>
      </w:r>
      <w:r>
        <w:t xml:space="preserve"> Mapping Density Signal Robustness</w:t>
      </w:r>
    </w:p>
    <w:p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proofErr w:type="spellStart"/>
      <w:r w:rsidR="00492345">
        <w:t>subnetwork</w:t>
      </w:r>
      <w:proofErr w:type="spellEnd"/>
      <w:r w:rsidR="00492345">
        <w:t xml:space="preserve">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w:t>
      </w:r>
      <w:proofErr w:type="spellStart"/>
      <w:r w:rsidR="00FD0BD7">
        <w:t>subnetworks</w:t>
      </w:r>
      <w:proofErr w:type="spellEnd"/>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proofErr w:type="gramStart"/>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proofErr w:type="gramEnd"/>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w:t>
      </w:r>
      <w:proofErr w:type="spellStart"/>
      <w:r w:rsidR="0067601E">
        <w:t>val</w:t>
      </w:r>
      <w:proofErr w:type="spellEnd"/>
      <w:r w:rsidR="0067601E">
        <w:t xml:space="preserve"> &lt; 0.05; blue curve) and strong (p-</w:t>
      </w:r>
      <w:proofErr w:type="spellStart"/>
      <w:r w:rsidR="0067601E">
        <w:t>val</w:t>
      </w:r>
      <w:proofErr w:type="spellEnd"/>
      <w:r w:rsidR="0067601E">
        <w:t xml:space="preserve"> &lt; 0.001; violet curve).</w:t>
      </w:r>
      <w:r w:rsidR="00F52224">
        <w:t xml:space="preserve"> </w:t>
      </w:r>
    </w:p>
    <w:p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both insight on the feasibility of using </w:t>
      </w:r>
      <w:proofErr w:type="spellStart"/>
      <w:r w:rsidR="00160EDF">
        <w:t>Camoco</w:t>
      </w:r>
      <w:proofErr w:type="spellEnd"/>
      <w:r w:rsidR="00160EDF">
        <w:t xml:space="preserve">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rsidR="00BD352F" w:rsidRPr="00BD352F" w:rsidRDefault="00BD352F" w:rsidP="001B23B4">
      <w:pPr>
        <w:pStyle w:val="Heading2"/>
      </w:pPr>
      <w:r>
        <w:t xml:space="preserve">Application of </w:t>
      </w:r>
      <w:proofErr w:type="spellStart"/>
      <w:r>
        <w:t>Camoco</w:t>
      </w:r>
      <w:proofErr w:type="spellEnd"/>
      <w:r>
        <w:t xml:space="preserve"> to prioritize causal genes driving</w:t>
      </w:r>
      <w:r w:rsidR="00F21116" w:rsidRPr="00D04EE5">
        <w:t xml:space="preserve"> elemental accumulation in maize</w:t>
      </w:r>
      <w:r w:rsidR="00843273" w:rsidRPr="00D04EE5">
        <w:t xml:space="preserve"> grain</w:t>
      </w:r>
    </w:p>
    <w:p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w:t>
      </w:r>
      <w:proofErr w:type="spellStart"/>
      <w:r w:rsidR="00F404DE">
        <w:t>Zielger</w:t>
      </w:r>
      <w:proofErr w:type="spellEnd"/>
      <w:r w:rsidR="00F404DE">
        <w:t xml:space="preserve"> et al.</w:t>
      </w:r>
      <w:r w:rsidR="00E87605">
        <w:t xml:space="preserve"> were processed</w:t>
      </w:r>
      <w:r w:rsidR="00F404DE">
        <w:t xml:space="preserve"> </w:t>
      </w:r>
      <w:r w:rsidR="005B6F9E">
        <w:fldChar w:fldCharType="begin" w:fldLock="1"/>
      </w:r>
      <w:r w:rsidR="00C61012">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rsidR="00904EF0" w:rsidRDefault="00904EF0" w:rsidP="006804EA">
      <w:pPr>
        <w:pStyle w:val="Heading3"/>
      </w:pPr>
      <w:bookmarkStart w:id="29" w:name="_Ref458956303"/>
      <w:r>
        <w:t>Table 3</w:t>
      </w:r>
      <w:bookmarkEnd w:id="29"/>
    </w:p>
    <w:p w:rsidR="00904EF0" w:rsidRDefault="00904EF0" w:rsidP="006804EA">
      <w:pPr>
        <w:pStyle w:val="Heading4"/>
      </w:pPr>
      <w:r>
        <w:t>Maize grain ionome SNP-to-gene mapping results</w:t>
      </w:r>
    </w:p>
    <w:p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rsidR="00AE2F07" w:rsidRDefault="00397FBD" w:rsidP="0026078F">
      <w:r>
        <w:t>Briefly, t</w:t>
      </w:r>
      <w:r w:rsidR="00777D21">
        <w:t>he maize nest</w:t>
      </w:r>
      <w:r>
        <w:t xml:space="preserve">ed </w:t>
      </w:r>
      <w:proofErr w:type="gramStart"/>
      <w:r>
        <w:t>association mapping</w:t>
      </w:r>
      <w:proofErr w:type="gramEnd"/>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w:t>
      </w:r>
      <w:proofErr w:type="spellStart"/>
      <w:r w:rsidR="00F66612">
        <w:t>Camoco</w:t>
      </w:r>
      <w:proofErr w:type="spellEnd"/>
      <w:r w:rsidR="00F66612">
        <w:t xml:space="preserve">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xml:space="preserve">. Summing the potential candidate genes across all 17 </w:t>
      </w:r>
      <w:proofErr w:type="gramStart"/>
      <w:r w:rsidR="00492E24">
        <w:t>trait</w:t>
      </w:r>
      <w:proofErr w:type="gramEnd"/>
      <w:r w:rsidR="00492E24">
        <w:t xml:space="preserve">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rsidR="00E203B0" w:rsidRDefault="00E203B0" w:rsidP="00E203B0">
      <w:pPr>
        <w:pStyle w:val="Heading3"/>
      </w:pPr>
      <w:proofErr w:type="spellStart"/>
      <w:r>
        <w:t>Camoco</w:t>
      </w:r>
      <w:proofErr w:type="spellEnd"/>
      <w:r>
        <w:t xml:space="preserve"> identifies high priority candidate causal genes under ionomic GWAS loci</w:t>
      </w:r>
    </w:p>
    <w:p w:rsidR="00F11BB0" w:rsidRDefault="00F11BB0" w:rsidP="00F11BB0">
      <w:commentRangeStart w:id="30"/>
      <w:commentRangeStart w:id="31"/>
      <w:r>
        <w:t>Given</w:t>
      </w:r>
      <w:commentRangeEnd w:id="30"/>
      <w:r w:rsidR="00AA0B20">
        <w:rPr>
          <w:rStyle w:val="CommentReference"/>
        </w:rPr>
        <w:commentReference w:id="30"/>
      </w:r>
      <w:commentRangeEnd w:id="31"/>
      <w:r w:rsidR="00EF69B3">
        <w:rPr>
          <w:rStyle w:val="CommentReference"/>
        </w:rPr>
        <w:commentReference w:id="31"/>
      </w:r>
      <w:r>
        <w:t xml:space="preserve"> the large number of candidate genes associated with elemental accumulation, we </w:t>
      </w:r>
      <w:r w:rsidR="00795093">
        <w:t xml:space="preserve">used </w:t>
      </w:r>
      <w:proofErr w:type="spellStart"/>
      <w:r>
        <w:t>Camoco</w:t>
      </w:r>
      <w:proofErr w:type="spellEnd"/>
      <w:r>
        <w:t xml:space="preserve">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proofErr w:type="spellStart"/>
      <w:r w:rsidR="00826BBB">
        <w:t>ZmPAN</w:t>
      </w:r>
      <w:proofErr w:type="spellEnd"/>
      <w:r w:rsidR="00826BBB">
        <w:t xml:space="preserve">, </w:t>
      </w:r>
      <w:proofErr w:type="spellStart"/>
      <w:r w:rsidR="00826BBB">
        <w:t>ZmRoot</w:t>
      </w:r>
      <w:proofErr w:type="spellEnd"/>
      <w:r w:rsidR="00826BBB">
        <w:t xml:space="preserve"> and </w:t>
      </w:r>
      <w:proofErr w:type="spellStart"/>
      <w:r w:rsidR="00826BBB">
        <w:t>ZmSAM</w:t>
      </w:r>
      <w:proofErr w:type="spellEnd"/>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w:t>
      </w:r>
      <w:proofErr w:type="spellStart"/>
      <w:r>
        <w:t>Camoco</w:t>
      </w:r>
      <w:proofErr w:type="spellEnd"/>
      <w:r>
        <w:t xml:space="preserve">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rsidR="001C0928" w:rsidRDefault="001C0928" w:rsidP="001C0928">
      <w:pPr>
        <w:pStyle w:val="Heading3"/>
      </w:pPr>
      <w:bookmarkStart w:id="32" w:name="_Ref489428564"/>
      <w:r>
        <w:t>Fig. 6</w:t>
      </w:r>
      <w:bookmarkEnd w:id="32"/>
    </w:p>
    <w:p w:rsidR="001C0928" w:rsidRDefault="001C0928" w:rsidP="001C0928">
      <w:pPr>
        <w:pStyle w:val="Heading4"/>
      </w:pPr>
      <w:r>
        <w:t>Number of intervening genes between HPO gene and GWAS locus</w:t>
      </w:r>
    </w:p>
    <w:p w:rsidR="001C0928" w:rsidRDefault="001C0928" w:rsidP="001C0928">
      <w:pPr>
        <w:pStyle w:val="Subtitle"/>
      </w:pPr>
      <w:proofErr w:type="gramStart"/>
      <w:r>
        <w:t>The distribution of positional candidates and HPO genes.</w:t>
      </w:r>
      <w:proofErr w:type="gramEnd"/>
      <w:r>
        <w:t xml:space="preserve">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The number of HPO genes discovered varied significantly across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xml:space="preserve">; </w:t>
      </w:r>
      <w:proofErr w:type="spellStart"/>
      <w:r w:rsidR="00A11ADD">
        <w:t>Either</w:t>
      </w:r>
      <w:proofErr w:type="gramStart"/>
      <w:r w:rsidR="00A11ADD">
        <w:t>:Any</w:t>
      </w:r>
      <w:proofErr w:type="spellEnd"/>
      <w:proofErr w:type="gramEnd"/>
      <w:r w:rsidR="00A11ADD">
        <w:t xml:space="preserve"> colum</w:t>
      </w:r>
      <w:r w:rsidR="00F67B9B">
        <w:t>n</w:t>
      </w:r>
      <w:r w:rsidR="00B905EF">
        <w:t>)</w:t>
      </w:r>
      <w:r w:rsidR="00F11BB0">
        <w:t>.</w:t>
      </w:r>
      <w:r w:rsidR="001C0928">
        <w:t xml:space="preserve"> HPO genes discovered by </w:t>
      </w:r>
      <w:proofErr w:type="spellStart"/>
      <w:r w:rsidR="001C0928">
        <w:t>Camoco</w:t>
      </w:r>
      <w:proofErr w:type="spellEnd"/>
      <w:r w:rsidR="001C0928">
        <w:t xml:space="preserve">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w:t>
      </w:r>
      <w:proofErr w:type="spellStart"/>
      <w:r w:rsidR="001C0928">
        <w:t>Camoco</w:t>
      </w:r>
      <w:proofErr w:type="spellEnd"/>
      <w:r w:rsidR="001C0928">
        <w:t xml:space="preserve">,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rsidR="00F11BB0" w:rsidDel="001C0928" w:rsidRDefault="00F11BB0" w:rsidP="00F11BB0">
      <w:pPr>
        <w:rPr>
          <w:del w:id="33" w:author="rob" w:date="2017-08-04T18:14:00Z"/>
        </w:rPr>
      </w:pPr>
      <w:commentRangeStart w:id="34"/>
      <w:del w:id="35" w:author="rob" w:date="2017-08-04T18:14:00Z">
        <w:r w:rsidDel="001C0928">
          <w:delText xml:space="preserve">For example, </w:delText>
        </w:r>
        <w:commentRangeStart w:id="36"/>
        <w:commentRangeStart w:id="37"/>
        <w:r w:rsidDel="001C0928">
          <w:delText xml:space="preserve">for </w:delText>
        </w:r>
        <w:r w:rsidR="00076C1C" w:rsidRPr="00A824EE" w:rsidDel="001C0928">
          <w:delText>c</w:delText>
        </w:r>
        <w:r w:rsidR="006E4ADE" w:rsidRPr="00A824EE" w:rsidDel="001C0928">
          <w:delText>admium</w:delText>
        </w:r>
        <w:commentRangeEnd w:id="36"/>
        <w:r w:rsidR="00AE1EDD" w:rsidDel="001C0928">
          <w:rPr>
            <w:rStyle w:val="CommentReference"/>
          </w:rPr>
          <w:commentReference w:id="36"/>
        </w:r>
        <w:commentRangeEnd w:id="37"/>
        <w:r w:rsidR="007124DE" w:rsidDel="001C0928">
          <w:rPr>
            <w:rStyle w:val="CommentReference"/>
          </w:rPr>
          <w:commentReference w:id="37"/>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38"/>
        <w:commentRangeStart w:id="39"/>
        <w:r w:rsidDel="001C0928">
          <w:delText xml:space="preserve"> genes </w:delText>
        </w:r>
        <w:commentRangeEnd w:id="38"/>
        <w:r w:rsidR="002172E7" w:rsidDel="001C0928">
          <w:rPr>
            <w:rStyle w:val="CommentReference"/>
          </w:rPr>
          <w:commentReference w:id="38"/>
        </w:r>
        <w:commentRangeEnd w:id="39"/>
        <w:r w:rsidR="003E22F8" w:rsidDel="001C0928">
          <w:rPr>
            <w:rStyle w:val="CommentReference"/>
          </w:rPr>
          <w:commentReference w:id="39"/>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40"/>
        <w:r w:rsidDel="001C0928">
          <w:delText xml:space="preserve">15 of 17 different elements we examined (Al, As, B, Ca, Cd, Cu, Fe, K, Mg, Mn, Mo, P, Se, Sr, Zn), but the total number of candidate causal genes varied from 1 to 126 HPO genes, </w:delText>
        </w:r>
        <w:commentRangeEnd w:id="40"/>
        <w:r w:rsidR="00D73E92" w:rsidDel="001C0928">
          <w:rPr>
            <w:rStyle w:val="CommentReference"/>
          </w:rPr>
          <w:commentReference w:id="40"/>
        </w:r>
        <w:r w:rsidDel="001C0928">
          <w:delText xml:space="preserve">with Camoco reporting only 1 for </w:delText>
        </w:r>
        <w:r w:rsidR="0085253C" w:rsidDel="001C0928">
          <w:delText>Mg and Mo</w:delText>
        </w:r>
        <w:r w:rsidDel="001C0928">
          <w:delText xml:space="preserve"> and </w:delText>
        </w:r>
        <w:commentRangeStart w:id="41"/>
        <w:r w:rsidDel="001C0928">
          <w:delText xml:space="preserve">126 </w:delText>
        </w:r>
        <w:commentRangeEnd w:id="41"/>
        <w:r w:rsidR="002172E7" w:rsidDel="001C0928">
          <w:rPr>
            <w:rStyle w:val="CommentReference"/>
          </w:rPr>
          <w:commentReference w:id="41"/>
        </w:r>
        <w:r w:rsidDel="001C0928">
          <w:delText xml:space="preserve">for </w:delText>
        </w:r>
        <w:r w:rsidR="0085253C" w:rsidDel="001C0928">
          <w:delText>Cadmium</w:delText>
        </w:r>
        <w:r w:rsidDel="001C0928">
          <w:delText xml:space="preserve">. </w:delText>
        </w:r>
        <w:commentRangeStart w:id="42"/>
        <w:r w:rsidDel="001C0928">
          <w:delText xml:space="preserve">This likely reflects </w:delText>
        </w:r>
        <w:commentRangeEnd w:id="42"/>
        <w:r w:rsidR="00AE1EDD" w:rsidDel="001C0928">
          <w:rPr>
            <w:rStyle w:val="CommentReference"/>
          </w:rPr>
          <w:commentReference w:id="42"/>
        </w:r>
        <w:r w:rsidDel="001C0928">
          <w:delText xml:space="preserve">variability in the functional coherence of the genes that </w:delText>
        </w:r>
        <w:r w:rsidR="00A962D7" w:rsidDel="001C0928">
          <w:delText>are associated with each trait.</w:delText>
        </w:r>
      </w:del>
      <w:commentRangeEnd w:id="34"/>
      <w:r w:rsidR="001C0928">
        <w:rPr>
          <w:rStyle w:val="CommentReference"/>
        </w:rPr>
        <w:commentReference w:id="34"/>
      </w:r>
    </w:p>
    <w:p w:rsidR="00F11BB0" w:rsidRDefault="00F11BB0" w:rsidP="00F11BB0">
      <w:pPr>
        <w:pStyle w:val="Heading3"/>
      </w:pPr>
      <w:bookmarkStart w:id="43" w:name="_Ref485996339"/>
      <w:r>
        <w:t>Table 4</w:t>
      </w:r>
      <w:bookmarkEnd w:id="43"/>
    </w:p>
    <w:p w:rsidR="00F11BB0" w:rsidRDefault="00F11BB0" w:rsidP="00F11BB0">
      <w:pPr>
        <w:pStyle w:val="Heading4"/>
      </w:pPr>
      <w:r>
        <w:t>Maize Grain Ionome High Priority Candidate Genes</w:t>
      </w:r>
    </w:p>
    <w:p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w:t>
      </w:r>
      <w:proofErr w:type="spellStart"/>
      <w:r w:rsidRPr="00E36CAE">
        <w:t>ZmPAN</w:t>
      </w:r>
      <w:proofErr w:type="spellEnd"/>
      <w:r w:rsidRPr="00E36CAE">
        <w:t xml:space="preserve">, </w:t>
      </w:r>
      <w:proofErr w:type="spellStart"/>
      <w:r w:rsidRPr="00E36CAE">
        <w:t>ZmSAM</w:t>
      </w:r>
      <w:proofErr w:type="spellEnd"/>
      <w:r w:rsidRPr="00E36CAE">
        <w:t xml:space="preserve">, </w:t>
      </w:r>
      <w:proofErr w:type="spellStart"/>
      <w:r w:rsidRPr="00E36CAE">
        <w:t>ZmRoot</w:t>
      </w:r>
      <w:proofErr w:type="spellEnd"/>
      <w:r w:rsidRPr="00E36CAE">
        <w: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 xml:space="preserve">s in the </w:t>
      </w:r>
      <w:proofErr w:type="spellStart"/>
      <w:r w:rsidR="003F34C7">
        <w:t>ZmPAN</w:t>
      </w:r>
      <w:proofErr w:type="spellEnd"/>
      <w:r w:rsidR="003F34C7">
        <w:t xml:space="preserve"> or </w:t>
      </w:r>
      <w:proofErr w:type="spellStart"/>
      <w:r w:rsidR="003F34C7">
        <w:t>ZmSAM</w:t>
      </w:r>
      <w:proofErr w:type="spellEnd"/>
      <w:r w:rsidR="003F34C7">
        <w:t xml:space="preserve"> networks</w:t>
      </w:r>
      <w:r>
        <w:t>.</w:t>
      </w:r>
    </w:p>
    <w:p w:rsidR="00027E14" w:rsidRDefault="00F11BB0" w:rsidP="00027E14">
      <w:pPr>
        <w:pStyle w:val="Heading3"/>
        <w:rPr>
          <w:rStyle w:val="Heading3Char"/>
        </w:rPr>
      </w:pPr>
      <w:r w:rsidRPr="00027E14">
        <w:rPr>
          <w:rStyle w:val="Heading3Char"/>
        </w:rPr>
        <w:t xml:space="preserve">Co-expression networks derived from variation across </w:t>
      </w:r>
      <w:proofErr w:type="spellStart"/>
      <w:r w:rsidR="00184071">
        <w:rPr>
          <w:rStyle w:val="Heading3Char"/>
        </w:rPr>
        <w:t>genotypically</w:t>
      </w:r>
      <w:proofErr w:type="spellEnd"/>
      <w:r w:rsidR="00184071">
        <w:rPr>
          <w:rStyle w:val="Heading3Char"/>
        </w:rPr>
        <w:t xml:space="preserve"> diverse accessions</w:t>
      </w:r>
      <w:r w:rsidRPr="00027E14">
        <w:rPr>
          <w:rStyle w:val="Heading3Char"/>
        </w:rPr>
        <w:t xml:space="preserve"> support stronger candidate gene discoveries</w:t>
      </w:r>
    </w:p>
    <w:p w:rsidR="00BC7B2E" w:rsidRDefault="00D73E92" w:rsidP="00027E14">
      <w:r>
        <w:t>The variation in the number of</w:t>
      </w:r>
      <w:r w:rsidR="00F11BB0">
        <w:t xml:space="preserve"> genes discovered by </w:t>
      </w:r>
      <w:proofErr w:type="spellStart"/>
      <w:r w:rsidR="00F11BB0">
        <w:t>Camoco</w:t>
      </w:r>
      <w:proofErr w:type="spellEnd"/>
      <w:r w:rsidR="00F11BB0">
        <w:t xml:space="preserve"> </w:t>
      </w:r>
      <w:r>
        <w:t>depended</w:t>
      </w:r>
      <w:r w:rsidR="00F11BB0">
        <w:t xml:space="preserve"> on which co-expression network was used as the basis for discovery. The </w:t>
      </w:r>
      <w:proofErr w:type="spellStart"/>
      <w:r w:rsidR="00914DA7">
        <w:t>ZmRoot</w:t>
      </w:r>
      <w:proofErr w:type="spellEnd"/>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44"/>
      <w:commentRangeStart w:id="45"/>
      <w:r w:rsidR="00F11BB0">
        <w:t xml:space="preserve">126 </w:t>
      </w:r>
      <w:commentRangeEnd w:id="44"/>
      <w:r>
        <w:rPr>
          <w:rStyle w:val="CommentReference"/>
        </w:rPr>
        <w:commentReference w:id="44"/>
      </w:r>
      <w:commentRangeEnd w:id="45"/>
      <w:r w:rsidR="00024087">
        <w:rPr>
          <w:rStyle w:val="CommentReference"/>
        </w:rPr>
        <w:commentReference w:id="45"/>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w:t>
      </w:r>
      <w:proofErr w:type="spellStart"/>
      <w:r w:rsidR="00D277DD">
        <w:t>ZmSAM</w:t>
      </w:r>
      <w:proofErr w:type="spellEnd"/>
      <w:r w:rsidR="00D277DD">
        <w:t xml:space="preserve"> network, which was constructed based on </w:t>
      </w:r>
      <w:r w:rsidR="00886122">
        <w:t xml:space="preserve">a </w:t>
      </w:r>
      <w:r w:rsidR="00D277DD">
        <w:t xml:space="preserve">tissue and developmental expression atlas collected exclusively from the B73 accession, supported the discovery of candidate genes for just 8 elements (B, </w:t>
      </w:r>
      <w:proofErr w:type="spellStart"/>
      <w:r w:rsidR="00D277DD">
        <w:t>Ca</w:t>
      </w:r>
      <w:proofErr w:type="spellEnd"/>
      <w:r w:rsidR="00D277DD">
        <w:t xml:space="preserve">, K, Mg, Ni, P, </w:t>
      </w:r>
      <w:proofErr w:type="spellStart"/>
      <w:r w:rsidR="00D277DD">
        <w:t>Rb</w:t>
      </w:r>
      <w:proofErr w:type="spellEnd"/>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w:t>
      </w:r>
      <w:proofErr w:type="spellStart"/>
      <w:r w:rsidR="00D277DD">
        <w:t>ZmPAN</w:t>
      </w:r>
      <w:proofErr w:type="spellEnd"/>
      <w:r w:rsidR="00D277DD">
        <w:t xml:space="preserve"> network, which was constructed from seedling tissue across 503 different accessions provided intermediate results, supporting high-confidence candidate discoveries for 10 elements (Al, As, Cd, Mg, </w:t>
      </w:r>
      <w:proofErr w:type="spellStart"/>
      <w:r w:rsidR="00D277DD">
        <w:t>Mn</w:t>
      </w:r>
      <w:proofErr w:type="spellEnd"/>
      <w:r w:rsidR="00D277DD">
        <w:t xml:space="preserve">, Mo, Se, </w:t>
      </w:r>
      <w:proofErr w:type="spellStart"/>
      <w:r w:rsidR="00D277DD">
        <w:t>Sr</w:t>
      </w:r>
      <w:proofErr w:type="spellEnd"/>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rsidR="00162DC9" w:rsidRDefault="00162DC9" w:rsidP="00162DC9">
      <w:pPr>
        <w:pStyle w:val="Heading3"/>
      </w:pPr>
      <w:bookmarkStart w:id="46" w:name="_Ref487144620"/>
      <w:r>
        <w:t>Fig.</w:t>
      </w:r>
      <w:r w:rsidR="00663C67">
        <w:t xml:space="preserve"> 7</w:t>
      </w:r>
      <w:bookmarkEnd w:id="46"/>
    </w:p>
    <w:p w:rsidR="00162DC9" w:rsidRDefault="00162DC9" w:rsidP="00162DC9">
      <w:pPr>
        <w:pStyle w:val="Heading4"/>
      </w:pPr>
      <w:r>
        <w:t xml:space="preserve">HPO Genes for Cd and Se in the </w:t>
      </w:r>
      <w:proofErr w:type="spellStart"/>
      <w:r>
        <w:t>ZmRoot</w:t>
      </w:r>
      <w:proofErr w:type="spellEnd"/>
      <w:r>
        <w:t xml:space="preserve"> Network</w:t>
      </w:r>
    </w:p>
    <w:p w:rsidR="00162DC9" w:rsidRPr="00162DC9" w:rsidRDefault="009E1D64" w:rsidP="009E1D64">
      <w:pPr>
        <w:pStyle w:val="Subtitle"/>
      </w:pPr>
      <w:r>
        <w:t>The strongest 100,000 interactions were used to layout genes</w:t>
      </w:r>
      <w:r w:rsidR="00C42BC5">
        <w:t xml:space="preserve"> (n=7,844)</w:t>
      </w:r>
      <w:r>
        <w:t xml:space="preserve"> in the </w:t>
      </w:r>
      <w:proofErr w:type="spellStart"/>
      <w:r>
        <w:t>ZmRoot</w:t>
      </w:r>
      <w:proofErr w:type="spellEnd"/>
      <w:r>
        <w:t xml:space="preserve">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w:t>
      </w:r>
      <w:proofErr w:type="spellStart"/>
      <w:r w:rsidR="009720E7">
        <w:t>ZmRoot</w:t>
      </w:r>
      <w:proofErr w:type="spellEnd"/>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w:t>
      </w:r>
      <w:proofErr w:type="spellStart"/>
      <w:r>
        <w:t>ZmRoot</w:t>
      </w:r>
      <w:proofErr w:type="spellEnd"/>
      <w:r>
        <w:t xml:space="preserve">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rsidR="00F11BB0" w:rsidRDefault="00F11BB0" w:rsidP="00584799">
      <w:pPr>
        <w:pStyle w:val="Heading3"/>
      </w:pPr>
      <w:r w:rsidRPr="00584799">
        <w:t>Density and locality network metrics provide complementary information</w:t>
      </w:r>
    </w:p>
    <w:p w:rsidR="00721D01" w:rsidRDefault="00F11BB0" w:rsidP="00F301D2">
      <w:r>
        <w:t>As part of the</w:t>
      </w:r>
      <w:r w:rsidR="007605F7">
        <w:t xml:space="preserve"> </w:t>
      </w:r>
      <w:proofErr w:type="spellStart"/>
      <w:r w:rsidR="007605F7">
        <w:t>Camoco</w:t>
      </w:r>
      <w:proofErr w:type="spellEnd"/>
      <w:r w:rsidR="007605F7">
        <w:t xml:space="preserve">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xml:space="preserve">, </w:t>
      </w:r>
      <w:proofErr w:type="spellStart"/>
      <w:r w:rsidR="00A01C31">
        <w:t>Density</w:t>
      </w:r>
      <w:proofErr w:type="gramStart"/>
      <w:r w:rsidR="00A01C31">
        <w:t>:Any</w:t>
      </w:r>
      <w:proofErr w:type="spellEnd"/>
      <w:proofErr w:type="gramEnd"/>
      <w:r w:rsidR="00A01C31">
        <w:t xml:space="preserve"> and </w:t>
      </w:r>
      <w:proofErr w:type="spellStart"/>
      <w:r w:rsidR="00A01C31">
        <w:t>Locality:Any</w:t>
      </w:r>
      <w:proofErr w:type="spellEnd"/>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xml:space="preserve">: </w:t>
      </w:r>
      <w:proofErr w:type="spellStart"/>
      <w:r>
        <w:t>Both</w:t>
      </w:r>
      <w:proofErr w:type="gramStart"/>
      <w:r>
        <w:t>:Any</w:t>
      </w:r>
      <w:proofErr w:type="spellEnd"/>
      <w:proofErr w:type="gramEnd"/>
      <w:r>
        <w:t>). While this overlap is statistically significant (p ≤ 1.5</w:t>
      </w:r>
      <w:r w:rsidRPr="001F6D09">
        <w:t>e-13</w:t>
      </w:r>
      <w:r>
        <w:t xml:space="preserve">; </w:t>
      </w:r>
      <w:proofErr w:type="spellStart"/>
      <w:r>
        <w:t>hypergeometric</w:t>
      </w:r>
      <w:proofErr w:type="spellEnd"/>
      <w:r>
        <w:t xml:space="preserve">), the large number of uniquely discovered genes suggests the two measures are capturing largely complementary </w:t>
      </w:r>
      <w:r w:rsidR="00B32A52">
        <w:t xml:space="preserve">biological information from </w:t>
      </w:r>
      <w:r>
        <w:t xml:space="preserve">co-expression </w:t>
      </w:r>
      <w:proofErr w:type="spellStart"/>
      <w:r>
        <w:t>subnetworks</w:t>
      </w:r>
      <w:proofErr w:type="spellEnd"/>
      <w:r>
        <w:t>.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proofErr w:type="spellStart"/>
      <w:r w:rsidRPr="00321F88">
        <w:t>ZmRoot</w:t>
      </w:r>
      <w:proofErr w:type="spellEnd"/>
      <w:r w:rsidRPr="00321F88">
        <w:t xml:space="preserve"> network (</w:t>
      </w:r>
      <w:r w:rsidR="00321F88" w:rsidRPr="00321F88">
        <w:t>326 HPO genes using density vs. 11 HPO gene using locality</w:t>
      </w:r>
      <w:r w:rsidRPr="00321F88">
        <w:t>)</w:t>
      </w:r>
      <w:r w:rsidR="00B32A52">
        <w:t>. L</w:t>
      </w:r>
      <w:r>
        <w:t xml:space="preserve">ocality provided stronger results on the </w:t>
      </w:r>
      <w:proofErr w:type="spellStart"/>
      <w:r>
        <w:t>ZmPAN</w:t>
      </w:r>
      <w:proofErr w:type="spellEnd"/>
      <w:r>
        <w:t xml:space="preserve">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rsidR="00F11BB0" w:rsidRDefault="00F11BB0" w:rsidP="007D6510">
      <w:pPr>
        <w:pStyle w:val="Heading3"/>
      </w:pPr>
      <w:r w:rsidRPr="007D6510">
        <w:t>Most candidate causal genes are trait-specific</w:t>
      </w:r>
    </w:p>
    <w:p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w:t>
      </w:r>
      <w:proofErr w:type="spellStart"/>
      <w:r>
        <w:t>Sr</w:t>
      </w:r>
      <w:proofErr w:type="spellEnd"/>
      <w:r>
        <w:t xml:space="preserve">),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rsidR="00F11BB0" w:rsidRDefault="00F11BB0" w:rsidP="00F11BB0">
      <w:pPr>
        <w:pStyle w:val="Heading3"/>
      </w:pPr>
      <w:bookmarkStart w:id="47" w:name="_Ref486000600"/>
      <w:r>
        <w:t>Table 5</w:t>
      </w:r>
      <w:bookmarkEnd w:id="47"/>
    </w:p>
    <w:p w:rsidR="00F11BB0" w:rsidRPr="00975FFB" w:rsidRDefault="00F11BB0" w:rsidP="00F11BB0">
      <w:pPr>
        <w:pStyle w:val="Heading4"/>
      </w:pPr>
      <w:r>
        <w:t>Element HPO candidate gene overlap</w:t>
      </w:r>
    </w:p>
    <w:p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w:t>
      </w:r>
      <w:proofErr w:type="spellStart"/>
      <w:r>
        <w:t>hypergeometric</w:t>
      </w:r>
      <w:proofErr w:type="spellEnd"/>
      <w:r>
        <w:t>) for overlap between the two sets of HPO genes. Red cells indicate significa</w:t>
      </w:r>
      <w:r w:rsidR="00C87F03">
        <w:t>nce with Bonferroni correction.</w:t>
      </w:r>
    </w:p>
    <w:p w:rsidR="00F11BB0" w:rsidRPr="00333516" w:rsidRDefault="006D7ADE" w:rsidP="000E04CE">
      <w:pPr>
        <w:pStyle w:val="Heading3"/>
      </w:pPr>
      <w:r w:rsidRPr="00333516">
        <w:t>Enrichmen</w:t>
      </w:r>
      <w:r w:rsidR="00E57950" w:rsidRPr="00333516">
        <w:t>t analysis of putative causal</w:t>
      </w:r>
      <w:r w:rsidRPr="00333516">
        <w:t xml:space="preserve"> genes</w:t>
      </w:r>
    </w:p>
    <w:p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xml:space="preserve">). For example, </w:t>
      </w:r>
      <w:proofErr w:type="spellStart"/>
      <w:r w:rsidR="00C766BF">
        <w:t>Sr</w:t>
      </w:r>
      <w:proofErr w:type="spellEnd"/>
      <w:r w:rsidR="00C766BF">
        <w:t xml:space="preserve"> was enriched for “</w:t>
      </w:r>
      <w:r w:rsidR="00C766BF" w:rsidRPr="00C766BF">
        <w:t>anion transport</w:t>
      </w:r>
      <w:r w:rsidR="00C766BF">
        <w:t>” (GO:</w:t>
      </w:r>
      <w:r w:rsidR="00C766BF" w:rsidRPr="00C766BF">
        <w:t xml:space="preserve"> 0006820</w:t>
      </w:r>
      <w:r w:rsidR="004F2EFF">
        <w:t>; p≤0.008</w:t>
      </w:r>
      <w:r w:rsidR="00C766BF">
        <w:t>) and “</w:t>
      </w:r>
      <w:r w:rsidR="00C766BF" w:rsidRPr="00C766BF">
        <w:t xml:space="preserve">metal ion </w:t>
      </w:r>
      <w:proofErr w:type="spellStart"/>
      <w:r w:rsidR="00C766BF" w:rsidRPr="00C766BF">
        <w:t>transmembrane</w:t>
      </w:r>
      <w:proofErr w:type="spellEnd"/>
      <w:r w:rsidR="00C766BF" w:rsidRPr="00C766BF">
        <w:t xml:space="preserve"> transporter activity</w:t>
      </w:r>
      <w:r w:rsidR="00C766BF">
        <w:t>” (</w:t>
      </w:r>
      <w:r w:rsidR="00C766BF" w:rsidRPr="00C766BF">
        <w:t>GO:0046873</w:t>
      </w:r>
      <w:r w:rsidR="004F2EFF">
        <w:t>; p≤0.015</w:t>
      </w:r>
      <w:r w:rsidR="00C766BF">
        <w:t>)</w:t>
      </w:r>
      <w:r>
        <w:t xml:space="preserve">. </w:t>
      </w:r>
      <w:ins w:id="48" w:author="Brian Dilkes" w:date="2017-09-26T10:55:00Z">
        <w:r w:rsidR="00253311">
          <w:t>Possibly driven by insufficient functional annotation of the maize genome</w:t>
        </w:r>
      </w:ins>
      <w:del w:id="49" w:author="Brian Dilkes" w:date="2017-09-26T10:55:00Z">
        <w:r w:rsidDel="00253311">
          <w:delText>However</w:delText>
        </w:r>
      </w:del>
      <w:r>
        <w:t xml:space="preserve">, these enrichment results were </w:t>
      </w:r>
      <w:del w:id="50" w:author="Brian Dilkes" w:date="2017-09-26T10:54:00Z">
        <w:r w:rsidDel="00253311">
          <w:delText xml:space="preserve">relatively </w:delText>
        </w:r>
      </w:del>
      <w:r>
        <w:t>limited</w:t>
      </w:r>
      <w:ins w:id="51" w:author="Brian Dilkes" w:date="2017-09-26T10:54:00Z">
        <w:r w:rsidR="00253311">
          <w:t xml:space="preserve"> and none pass</w:t>
        </w:r>
      </w:ins>
      <w:ins w:id="52" w:author="Brian Dilkes" w:date="2017-09-26T10:55:00Z">
        <w:r w:rsidR="00253311">
          <w:t>ed</w:t>
        </w:r>
      </w:ins>
      <w:ins w:id="53" w:author="Brian Dilkes" w:date="2017-09-26T10:54:00Z">
        <w:r w:rsidR="00253311">
          <w:t xml:space="preserve"> a strict multiple-test correction (Bonferroni)</w:t>
        </w:r>
      </w:ins>
      <w:ins w:id="54" w:author="Brian Dilkes" w:date="2017-09-26T10:55:00Z">
        <w:r w:rsidR="00253311">
          <w:t>.</w:t>
        </w:r>
      </w:ins>
      <w:del w:id="55" w:author="Brian Dilkes" w:date="2017-09-26T10:55:00Z">
        <w:r w:rsidDel="00253311">
          <w:delText>,</w:delText>
        </w:r>
      </w:del>
      <w:r>
        <w:t xml:space="preserve"> </w:t>
      </w:r>
      <w:del w:id="56" w:author="Brian Dilkes" w:date="2017-09-26T10:55:00Z">
        <w:r w:rsidDel="00253311">
          <w:delText xml:space="preserve">possibly </w:delText>
        </w:r>
      </w:del>
      <w:del w:id="57" w:author="Brian Dilkes" w:date="2017-09-26T10:54:00Z">
        <w:r w:rsidDel="00253311">
          <w:delText xml:space="preserve">due </w:delText>
        </w:r>
      </w:del>
      <w:del w:id="58" w:author="Brian Dilkes" w:date="2017-09-26T10:55:00Z">
        <w:r w:rsidDel="00253311">
          <w:delText xml:space="preserve">to the </w:delText>
        </w:r>
        <w:r w:rsidR="009910C3" w:rsidDel="00253311">
          <w:delText>lack of</w:delText>
        </w:r>
        <w:r w:rsidDel="00253311">
          <w:delText xml:space="preserve"> functional annotation</w:delText>
        </w:r>
        <w:r w:rsidR="009A3DDE" w:rsidDel="00253311">
          <w:delText>s</w:delText>
        </w:r>
        <w:r w:rsidDel="00253311">
          <w:delText xml:space="preserve"> for</w:delText>
        </w:r>
        <w:r w:rsidR="009A3DDE" w:rsidDel="00253311">
          <w:delText xml:space="preserve"> the maize genome</w:delText>
        </w:r>
      </w:del>
      <w:del w:id="59" w:author="Brian Dilkes" w:date="2017-09-26T10:54:00Z">
        <w:r w:rsidR="00B378D3" w:rsidDel="00253311">
          <w:delText>, and none passed strict multip</w:delText>
        </w:r>
        <w:r w:rsidR="0067569C" w:rsidDel="00253311">
          <w:delText>le-test</w:delText>
        </w:r>
        <w:r w:rsidR="00B378D3" w:rsidDel="00253311">
          <w:delText xml:space="preserve"> correction (Bonferroni)</w:delText>
        </w:r>
      </w:del>
      <w:del w:id="60" w:author="Brian Dilkes" w:date="2017-09-26T10:55:00Z">
        <w:r w:rsidDel="00253311">
          <w:delText xml:space="preserve">. </w:delText>
        </w:r>
      </w:del>
      <w:r w:rsidR="00F11BB0">
        <w:t xml:space="preserve">To </w:t>
      </w:r>
      <w:r w:rsidR="009A3DDE">
        <w:t xml:space="preserve">compensate for the </w:t>
      </w:r>
      <w:proofErr w:type="spellStart"/>
      <w:r w:rsidR="009A3DDE">
        <w:t>sparsity</w:t>
      </w:r>
      <w:proofErr w:type="spellEnd"/>
      <w:r w:rsidR="009A3DDE">
        <w:t xml:space="preserve"> of annotations, </w:t>
      </w:r>
      <w:del w:id="61" w:author="Brian Dilkes" w:date="2017-09-26T10:56:00Z">
        <w:r w:rsidR="009A3DDE" w:rsidDel="000A4930">
          <w:delText>we started with</w:delText>
        </w:r>
      </w:del>
      <w:ins w:id="62" w:author="Brian Dilkes" w:date="2017-09-26T10:56:00Z">
        <w:r w:rsidR="000A4930">
          <w:t>used</w:t>
        </w:r>
      </w:ins>
      <w:r w:rsidR="009A3DDE">
        <w:t xml:space="preserve"> the HPO gene set discovered for each trait </w:t>
      </w:r>
      <w:del w:id="63" w:author="Brian Dilkes" w:date="2017-09-26T10:56:00Z">
        <w:r w:rsidR="009A3DDE" w:rsidDel="000A4930">
          <w:delText xml:space="preserve">and </w:delText>
        </w:r>
      </w:del>
      <w:ins w:id="64" w:author="Brian Dilkes" w:date="2017-09-26T10:56:00Z">
        <w:r w:rsidR="000A4930">
          <w:t xml:space="preserve">to </w:t>
        </w:r>
      </w:ins>
      <w:r w:rsidR="009A3DDE">
        <w:t>identif</w:t>
      </w:r>
      <w:ins w:id="65" w:author="Brian Dilkes" w:date="2017-09-26T10:56:00Z">
        <w:r w:rsidR="000A4930">
          <w:t>y</w:t>
        </w:r>
      </w:ins>
      <w:del w:id="66" w:author="Brian Dilkes" w:date="2017-09-26T10:56:00Z">
        <w:r w:rsidR="009A3DDE" w:rsidDel="000A4930">
          <w:delText>ied</w:delText>
        </w:r>
      </w:del>
      <w:r w:rsidR="009A3DDE">
        <w:t xml:space="preserve"> </w:t>
      </w:r>
      <w:del w:id="67" w:author="Brian Dilkes" w:date="2017-09-26T10:56:00Z">
        <w:r w:rsidR="00F11BB0" w:rsidDel="000A4930">
          <w:delText>an</w:delText>
        </w:r>
        <w:r w:rsidR="009A3DDE" w:rsidDel="000A4930">
          <w:delText xml:space="preserve"> </w:delText>
        </w:r>
      </w:del>
      <w:ins w:id="68" w:author="Brian Dilkes" w:date="2017-09-26T10:56:00Z">
        <w:r w:rsidR="000A4930">
          <w:t>the</w:t>
        </w:r>
      </w:ins>
      <w:del w:id="69" w:author="Brian Dilkes" w:date="2017-09-26T10:56:00Z">
        <w:r w:rsidR="009A3DDE" w:rsidDel="000A4930">
          <w:delText>expanded</w:delText>
        </w:r>
      </w:del>
      <w:r w:rsidR="009A3DDE">
        <w:t xml:space="preserve"> set</w:t>
      </w:r>
      <w:r w:rsidR="00F11BB0">
        <w:t xml:space="preserve"> of </w:t>
      </w:r>
      <w:del w:id="70" w:author="Brian Dilkes" w:date="2017-09-26T10:57:00Z">
        <w:r w:rsidR="00F11BB0" w:rsidDel="000A4930">
          <w:delText xml:space="preserve">highly </w:delText>
        </w:r>
      </w:del>
      <w:proofErr w:type="gramStart"/>
      <w:ins w:id="71" w:author="Brian Dilkes" w:date="2017-09-26T10:57:00Z">
        <w:r w:rsidR="000A4930">
          <w:t>highly-</w:t>
        </w:r>
      </w:ins>
      <w:r w:rsidR="00F11BB0">
        <w:t>connected</w:t>
      </w:r>
      <w:proofErr w:type="gramEnd"/>
      <w:r w:rsidR="009A3DDE">
        <w:t xml:space="preserve"> co-expression</w:t>
      </w:r>
      <w:r w:rsidR="00F11BB0">
        <w:t xml:space="preserve"> network neighbors</w:t>
      </w:r>
      <w:r w:rsidR="009910C3">
        <w:t>, designated</w:t>
      </w:r>
      <w:r w:rsidR="00A550F0">
        <w:t xml:space="preserve"> the HPO+ sets</w:t>
      </w:r>
      <w:del w:id="72" w:author="Brian Dilkes" w:date="2017-09-26T10:57:00Z">
        <w:r w:rsidR="00A550F0" w:rsidDel="000A4930">
          <w:delText>,</w:delText>
        </w:r>
        <w:r w:rsidR="009A3DDE" w:rsidDel="000A4930">
          <w:delText xml:space="preserve"> </w:delText>
        </w:r>
      </w:del>
      <w:ins w:id="73" w:author="Brian Dilkes" w:date="2017-09-26T10:57:00Z">
        <w:r w:rsidR="000A4930">
          <w:t xml:space="preserve">. Inclusion in HPO+ </w:t>
        </w:r>
      </w:ins>
      <w:del w:id="74" w:author="Brian Dilkes" w:date="2017-09-26T10:57:00Z">
        <w:r w:rsidR="0071309D" w:rsidDel="000A4930">
          <w:delText>which were</w:delText>
        </w:r>
      </w:del>
      <w:ins w:id="75" w:author="Brian Dilkes" w:date="2017-09-26T10:57:00Z">
        <w:r w:rsidR="000A4930">
          <w:t>was</w:t>
        </w:r>
      </w:ins>
      <w:r w:rsidR="0071309D">
        <w:t xml:space="preserve"> </w:t>
      </w:r>
      <w:del w:id="76" w:author="Brian Dilkes" w:date="2017-09-26T10:58:00Z">
        <w:r w:rsidR="0071309D" w:rsidDel="000A4930">
          <w:delText>formed</w:delText>
        </w:r>
        <w:r w:rsidR="009A3DDE" w:rsidDel="000A4930">
          <w:delText xml:space="preserve"> </w:delText>
        </w:r>
      </w:del>
      <w:ins w:id="77" w:author="Brian Dilkes" w:date="2017-09-26T10:58:00Z">
        <w:r w:rsidR="000A4930">
          <w:t>determined by a</w:t>
        </w:r>
      </w:ins>
      <w:del w:id="78" w:author="Brian Dilkes" w:date="2017-09-26T10:58:00Z">
        <w:r w:rsidR="009A3DDE" w:rsidDel="000A4930">
          <w:delText>based on</w:delText>
        </w:r>
      </w:del>
      <w:r w:rsidR="009A3DDE">
        <w:t xml:space="preserve"> gene</w:t>
      </w:r>
      <w:ins w:id="79" w:author="Brian Dilkes" w:date="2017-09-26T10:58:00Z">
        <w:r w:rsidR="000A4930">
          <w:t>’</w:t>
        </w:r>
      </w:ins>
      <w:r w:rsidR="009A3DDE">
        <w:t>s</w:t>
      </w:r>
      <w:del w:id="80" w:author="Brian Dilkes" w:date="2017-09-26T10:58:00Z">
        <w:r w:rsidR="009A3DDE" w:rsidDel="000A4930">
          <w:delText>’</w:delText>
        </w:r>
      </w:del>
      <w:r w:rsidR="009A3DDE">
        <w:t xml:space="preserve">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 xml:space="preserve">Al, As, Cd, Cu, Fe, K, P, Se, </w:t>
      </w:r>
      <w:proofErr w:type="spellStart"/>
      <w:r w:rsidR="00F11BB0">
        <w:t>Sr</w:t>
      </w:r>
      <w:proofErr w:type="spellEnd"/>
      <w:r w:rsidR="00F11BB0">
        <w:t>,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 xml:space="preserve">ltiple elements (Al, Cd, Fe, </w:t>
      </w:r>
      <w:proofErr w:type="spellStart"/>
      <w:r w:rsidR="009A643A">
        <w:t>Sr</w:t>
      </w:r>
      <w:proofErr w:type="spellEnd"/>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xml:space="preserve">, Cd, Cu, K, Se, </w:t>
      </w:r>
      <w:proofErr w:type="spellStart"/>
      <w:r w:rsidR="00A81F00">
        <w:t>Sr</w:t>
      </w:r>
      <w:proofErr w:type="spellEnd"/>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del w:id="81" w:author="Brian Dilkes" w:date="2017-09-26T10:59:00Z">
        <w:r w:rsidR="000E2B91" w:rsidDel="000A4930">
          <w:delText>)</w:delText>
        </w:r>
      </w:del>
      <w:r w:rsidR="000E2B91">
        <w:t>.</w:t>
      </w:r>
    </w:p>
    <w:p w:rsidR="00471EF3" w:rsidDel="002E5159" w:rsidRDefault="00F11BB0" w:rsidP="0071500D">
      <w:pPr>
        <w:rPr>
          <w:del w:id="82" w:author="Brian Dilkes" w:date="2017-09-26T11:17:00Z"/>
        </w:rPr>
      </w:pPr>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w:t>
      </w:r>
      <w:commentRangeStart w:id="83"/>
      <w:r>
        <w:t xml:space="preserve">For example, </w:t>
      </w:r>
      <w:proofErr w:type="gramStart"/>
      <w:r>
        <w:t xml:space="preserve">the “Saccharide Metabolism” </w:t>
      </w:r>
      <w:r w:rsidR="00D54E30">
        <w:t>collection of GO term enrichments</w:t>
      </w:r>
      <w:r>
        <w:t xml:space="preserve"> was driven by 5 </w:t>
      </w:r>
      <w:r w:rsidR="00D54E30">
        <w:t xml:space="preserve">HPO+ </w:t>
      </w:r>
      <w:r>
        <w:t>genes</w:t>
      </w:r>
      <w:proofErr w:type="gramEnd"/>
      <w:r>
        <w:t xml:space="preserve">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 xml:space="preserve">ccumulation of </w:t>
      </w:r>
      <w:proofErr w:type="spellStart"/>
      <w:r>
        <w:t>triacylglycerols</w:t>
      </w:r>
      <w:proofErr w:type="spellEnd"/>
      <w:r>
        <w:t xml:space="preserve"> and</w:t>
      </w:r>
      <w:r w:rsidRPr="003F2C9E">
        <w:t xml:space="preserve"> </w:t>
      </w:r>
      <w:proofErr w:type="spellStart"/>
      <w:r w:rsidRPr="003F2C9E">
        <w:t>oligogalactolipids</w:t>
      </w:r>
      <w:proofErr w:type="spellEnd"/>
      <w:r w:rsidRPr="003F2C9E">
        <w:t xml:space="preserve"> and</w:t>
      </w:r>
      <w:r>
        <w:t xml:space="preserve"> showed a decreased ability to incorporate </w:t>
      </w:r>
      <w:proofErr w:type="spellStart"/>
      <w:r>
        <w:t>phosphatid</w:t>
      </w:r>
      <w:ins w:id="84" w:author="Brian Dilkes" w:date="2017-09-26T11:10:00Z">
        <w:r w:rsidR="003603D7">
          <w:t>ic</w:t>
        </w:r>
        <w:proofErr w:type="spellEnd"/>
        <w:r w:rsidR="003603D7">
          <w:t xml:space="preserve"> acid</w:t>
        </w:r>
      </w:ins>
      <w:del w:id="85" w:author="Brian Dilkes" w:date="2017-09-26T11:10:00Z">
        <w:r w:rsidDel="003603D7">
          <w:delText>ate</w:delText>
        </w:r>
      </w:del>
      <w:r>
        <w:t xml:space="preserve"> into </w:t>
      </w:r>
      <w:proofErr w:type="spellStart"/>
      <w:r>
        <w:t>galactolipids</w:t>
      </w:r>
      <w:proofErr w:type="spellEnd"/>
      <w:r>
        <w:t xml:space="preserve">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ins w:id="86" w:author="Brian Dilkes" w:date="2017-09-26T11:04:00Z">
        <w:r w:rsidR="000A4930">
          <w:t xml:space="preserve"> which may alter P accumulation</w:t>
        </w:r>
      </w:ins>
      <w:ins w:id="87" w:author="Brian Dilkes" w:date="2017-09-26T11:09:00Z">
        <w:r w:rsidR="003603D7">
          <w:t xml:space="preserve"> directly or via </w:t>
        </w:r>
      </w:ins>
      <w:proofErr w:type="spellStart"/>
      <w:ins w:id="88" w:author="Brian Dilkes" w:date="2017-09-26T11:10:00Z">
        <w:r w:rsidR="003603D7">
          <w:t>phosphatidic</w:t>
        </w:r>
        <w:proofErr w:type="spellEnd"/>
        <w:r w:rsidR="003603D7">
          <w:t xml:space="preserve"> </w:t>
        </w:r>
      </w:ins>
      <w:ins w:id="89" w:author="Brian Dilkes" w:date="2017-09-26T11:09:00Z">
        <w:r w:rsidR="003603D7">
          <w:t>acid signaling (</w:t>
        </w:r>
      </w:ins>
      <w:proofErr w:type="spellStart"/>
      <w:ins w:id="90" w:author="Brian Dilkes" w:date="2017-09-26T11:10:00Z">
        <w:r w:rsidR="00781B87" w:rsidRPr="00781B87">
          <w:rPr>
            <w:highlight w:val="yellow"/>
          </w:rPr>
          <w:t>Kata</w:t>
        </w:r>
        <w:r w:rsidR="00781B87" w:rsidRPr="000D50C2">
          <w:rPr>
            <w:highlight w:val="yellow"/>
          </w:rPr>
          <w:t>gi</w:t>
        </w:r>
        <w:r w:rsidR="003603D7" w:rsidRPr="003603D7">
          <w:rPr>
            <w:highlight w:val="yellow"/>
            <w:rPrChange w:id="91" w:author="Brian Dilkes" w:date="2017-09-26T11:11:00Z">
              <w:rPr/>
            </w:rPrChange>
          </w:rPr>
          <w:t>ri</w:t>
        </w:r>
        <w:proofErr w:type="spellEnd"/>
        <w:r w:rsidR="003603D7" w:rsidRPr="003603D7">
          <w:rPr>
            <w:highlight w:val="yellow"/>
            <w:rPrChange w:id="92" w:author="Brian Dilkes" w:date="2017-09-26T11:11:00Z">
              <w:rPr/>
            </w:rPrChange>
          </w:rPr>
          <w:t xml:space="preserve"> et</w:t>
        </w:r>
      </w:ins>
      <w:ins w:id="93" w:author="Brian Dilkes" w:date="2017-09-26T11:11:00Z">
        <w:r w:rsidR="003603D7" w:rsidRPr="003603D7">
          <w:rPr>
            <w:highlight w:val="yellow"/>
            <w:rPrChange w:id="94" w:author="Brian Dilkes" w:date="2017-09-26T11:11:00Z">
              <w:rPr/>
            </w:rPrChange>
          </w:rPr>
          <w:t xml:space="preserve"> </w:t>
        </w:r>
      </w:ins>
      <w:ins w:id="95" w:author="Brian Dilkes" w:date="2017-09-26T11:10:00Z">
        <w:r w:rsidR="003603D7" w:rsidRPr="003603D7">
          <w:rPr>
            <w:highlight w:val="yellow"/>
            <w:rPrChange w:id="96" w:author="Brian Dilkes" w:date="2017-09-26T11:11:00Z">
              <w:rPr/>
            </w:rPrChange>
          </w:rPr>
          <w:t>al., 2005</w:t>
        </w:r>
        <w:r w:rsidR="003603D7">
          <w:t xml:space="preserve">) </w:t>
        </w:r>
      </w:ins>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 xml:space="preserve">inorganic and organic </w:t>
      </w:r>
      <w:proofErr w:type="spellStart"/>
      <w:r w:rsidR="000942CF">
        <w:t>cat</w:t>
      </w:r>
      <w:r w:rsidR="00A82615">
        <w:t>ions</w:t>
      </w:r>
      <w:proofErr w:type="spellEnd"/>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ins w:id="97" w:author="Brian Dilkes" w:date="2017-09-26T11:03:00Z">
        <w:r w:rsidR="000A4930">
          <w:t xml:space="preserve">The </w:t>
        </w:r>
        <w:r w:rsidR="000A4930" w:rsidRPr="000A4930">
          <w:rPr>
            <w:i/>
            <w:rPrChange w:id="98" w:author="Brian Dilkes" w:date="2017-09-26T11:03:00Z">
              <w:rPr/>
            </w:rPrChange>
          </w:rPr>
          <w:t>t</w:t>
        </w:r>
      </w:ins>
      <w:del w:id="99" w:author="Brian Dilkes" w:date="2017-09-26T11:03:00Z">
        <w:r w:rsidR="00D54E30" w:rsidRPr="000A4930" w:rsidDel="000A4930">
          <w:rPr>
            <w:i/>
            <w:rPrChange w:id="100" w:author="Brian Dilkes" w:date="2017-09-26T11:03:00Z">
              <w:rPr/>
            </w:rPrChange>
          </w:rPr>
          <w:delText>T</w:delText>
        </w:r>
      </w:del>
      <w:r w:rsidR="00D54E30" w:rsidRPr="000A4930">
        <w:rPr>
          <w:i/>
          <w:rPrChange w:id="101" w:author="Brian Dilkes" w:date="2017-09-26T11:03:00Z">
            <w:rPr/>
          </w:rPrChange>
        </w:rPr>
        <w:t>gd1</w:t>
      </w:r>
      <w:r w:rsidR="00D54E30">
        <w:t xml:space="preserve"> </w:t>
      </w:r>
      <w:ins w:id="102" w:author="Brian Dilkes" w:date="2017-09-26T11:03:00Z">
        <w:r w:rsidR="000A4930">
          <w:t xml:space="preserve">gene </w:t>
        </w:r>
      </w:ins>
      <w:r w:rsidR="00D54E30">
        <w:t xml:space="preserve">was </w:t>
      </w:r>
      <w:del w:id="103" w:author="Brian Dilkes" w:date="2017-09-26T11:03:00Z">
        <w:r w:rsidR="00D54E30" w:rsidDel="000A4930">
          <w:delText>an original candidate causal gene (</w:delText>
        </w:r>
      </w:del>
      <w:ins w:id="104" w:author="Brian Dilkes" w:date="2017-09-26T11:03:00Z">
        <w:r w:rsidR="000A4930">
          <w:t xml:space="preserve">present in the </w:t>
        </w:r>
      </w:ins>
      <w:r w:rsidR="00D54E30">
        <w:t>HPO set</w:t>
      </w:r>
      <w:del w:id="105" w:author="Brian Dilkes" w:date="2017-09-26T11:03:00Z">
        <w:r w:rsidR="00D54E30" w:rsidDel="000A4930">
          <w:delText>)</w:delText>
        </w:r>
      </w:del>
      <w:r w:rsidR="00D54E30">
        <w:t xml:space="preserve">, and </w:t>
      </w:r>
      <w:ins w:id="106" w:author="Brian Dilkes" w:date="2017-09-26T11:03:00Z">
        <w:r w:rsidR="000A4930">
          <w:t xml:space="preserve">the other </w:t>
        </w:r>
      </w:ins>
      <w:r w:rsidR="00D54E30">
        <w:t>four</w:t>
      </w:r>
      <w:r>
        <w:t xml:space="preserve"> other genes were </w:t>
      </w:r>
      <w:r w:rsidR="00D54E30">
        <w:t>identified</w:t>
      </w:r>
      <w:r>
        <w:t xml:space="preserve"> as </w:t>
      </w:r>
      <w:r w:rsidR="00D54E30">
        <w:t>strongly connected</w:t>
      </w:r>
      <w:r>
        <w:t xml:space="preserve"> neighbors </w:t>
      </w:r>
      <w:ins w:id="107" w:author="Brian Dilkes" w:date="2017-09-26T11:03:00Z">
        <w:r w:rsidR="000A4930">
          <w:t xml:space="preserve">(HPO+) </w:t>
        </w:r>
      </w:ins>
      <w:r w:rsidR="00D54E30">
        <w:t>in</w:t>
      </w:r>
      <w:r>
        <w:t xml:space="preserve"> the co-expression </w:t>
      </w:r>
      <w:r w:rsidR="00D54E30">
        <w:t>network</w:t>
      </w:r>
      <w:ins w:id="108" w:author="Brian Dilkes" w:date="2017-09-26T11:03:00Z">
        <w:r w:rsidR="000A4930">
          <w:t>.</w:t>
        </w:r>
      </w:ins>
      <w:del w:id="109" w:author="Brian Dilkes" w:date="2017-09-26T11:03:00Z">
        <w:r w:rsidDel="000A4930">
          <w:delText>,</w:delText>
        </w:r>
      </w:del>
      <w:r>
        <w:t xml:space="preserve"> </w:t>
      </w:r>
      <w:ins w:id="110" w:author="Brian Dilkes" w:date="2017-09-26T11:03:00Z">
        <w:r w:rsidR="000A4930">
          <w:t>T</w:t>
        </w:r>
      </w:ins>
      <w:del w:id="111" w:author="Brian Dilkes" w:date="2017-09-26T11:03:00Z">
        <w:r w:rsidDel="000A4930">
          <w:delText>t</w:delText>
        </w:r>
      </w:del>
      <w:proofErr w:type="gramStart"/>
      <w:r>
        <w:t>wo</w:t>
      </w:r>
      <w:proofErr w:type="gramEnd"/>
      <w:r>
        <w:t xml:space="preserve"> </w:t>
      </w:r>
      <w:del w:id="112" w:author="Brian Dilkes" w:date="2017-09-26T11:03:00Z">
        <w:r w:rsidDel="000A4930">
          <w:delText xml:space="preserve">with </w:delText>
        </w:r>
      </w:del>
      <w:ins w:id="113" w:author="Brian Dilkes" w:date="2017-09-26T11:03:00Z">
        <w:r w:rsidR="000A4930">
          <w:t xml:space="preserve">are of </w:t>
        </w:r>
      </w:ins>
      <w:r>
        <w:t>unknown function</w:t>
      </w:r>
      <w:r w:rsidR="00D54E30">
        <w:t>,</w:t>
      </w:r>
      <w:r>
        <w:t xml:space="preserve"> GRMZM2G018241 and GRMZM2G030673</w:t>
      </w:r>
      <w:r w:rsidR="00D54E30">
        <w:t>,</w:t>
      </w:r>
      <w:r>
        <w:t xml:space="preserve"> and </w:t>
      </w:r>
      <w:ins w:id="114" w:author="Brian Dilkes" w:date="2017-09-26T11:04:00Z">
        <w:r w:rsidR="000A4930">
          <w:t xml:space="preserve">the other </w:t>
        </w:r>
      </w:ins>
      <w:r>
        <w:t>two</w:t>
      </w:r>
      <w:ins w:id="115" w:author="Brian Dilkes" w:date="2017-09-26T11:04:00Z">
        <w:r w:rsidR="000A4930">
          <w:t xml:space="preserve"> are</w:t>
        </w:r>
      </w:ins>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del w:id="116" w:author="Brian Dilkes" w:date="2017-09-26T11:02:00Z">
        <w:r w:rsidR="00F41BE4" w:rsidDel="000A4930">
          <w:delText>These</w:delText>
        </w:r>
        <w:r w:rsidDel="000A4930">
          <w:delText xml:space="preserve"> genes </w:delText>
        </w:r>
        <w:r w:rsidR="00F41BE4" w:rsidDel="000A4930">
          <w:delText>play a role in</w:delText>
        </w:r>
        <w:r w:rsidDel="000A4930">
          <w:delText xml:space="preserve"> glucan and polysaccharide metabolism and biosynthesis pathways, which are likely to impact phosphorus allocation and accumulation. </w:delText>
        </w:r>
      </w:del>
      <w:commentRangeEnd w:id="83"/>
      <w:r w:rsidR="003603D7">
        <w:rPr>
          <w:rStyle w:val="CommentReference"/>
        </w:rPr>
        <w:commentReference w:id="83"/>
      </w:r>
    </w:p>
    <w:p w:rsidR="002543C7" w:rsidRDefault="009C3A81" w:rsidP="0071500D">
      <w:r>
        <w:t xml:space="preserve">We should note that </w:t>
      </w:r>
      <w:del w:id="117" w:author="Brian Dilkes" w:date="2017-09-26T11:15:00Z">
        <w:r w:rsidDel="003603D7">
          <w:delText>t</w:delText>
        </w:r>
        <w:r w:rsidR="00D54E30" w:rsidDel="003603D7">
          <w:delText>here were several</w:delText>
        </w:r>
        <w:r w:rsidDel="003603D7">
          <w:delText xml:space="preserve"> other</w:delText>
        </w:r>
      </w:del>
      <w:ins w:id="118" w:author="Brian Dilkes" w:date="2017-09-26T11:15:00Z">
        <w:r w:rsidR="003603D7">
          <w:t>these</w:t>
        </w:r>
      </w:ins>
      <w:r>
        <w:t xml:space="preserve"> enriched</w:t>
      </w:r>
      <w:r w:rsidR="00D54E30">
        <w:t xml:space="preserve"> GO terms </w:t>
      </w:r>
      <w:del w:id="119" w:author="Brian Dilkes" w:date="2017-09-26T11:15:00Z">
        <w:r w:rsidR="00D54E30" w:rsidDel="003603D7">
          <w:delText xml:space="preserve">that </w:delText>
        </w:r>
      </w:del>
      <w:r w:rsidR="00D54E30">
        <w:t>demonstrate</w:t>
      </w:r>
      <w:r w:rsidR="0063339F">
        <w:t>d the deficiencies of automated annotation approaches</w:t>
      </w:r>
      <w:ins w:id="120" w:author="Brian Dilkes" w:date="2017-09-26T11:16:00Z">
        <w:r w:rsidR="003603D7">
          <w:t>.</w:t>
        </w:r>
      </w:ins>
      <w:ins w:id="121" w:author="Brian Dilkes" w:date="2017-09-26T11:17:00Z">
        <w:r w:rsidR="002E5159">
          <w:t xml:space="preserve"> </w:t>
        </w:r>
      </w:ins>
      <w:del w:id="122" w:author="Brian Dilkes" w:date="2017-09-26T11:16:00Z">
        <w:r w:rsidR="00D54E30" w:rsidDel="003603D7">
          <w:delText>, including t</w:delText>
        </w:r>
      </w:del>
      <w:ins w:id="123" w:author="Brian Dilkes" w:date="2017-09-26T11:16:00Z">
        <w:r w:rsidR="003603D7">
          <w:t>T</w:t>
        </w:r>
      </w:ins>
      <w:r w:rsidR="00D54E30">
        <w:t xml:space="preserve">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ins w:id="124" w:author="Brian Dilkes" w:date="2017-09-26T11:16:00Z">
        <w:r w:rsidR="002E5159">
          <w:t xml:space="preserve"> in humans, were recovered</w:t>
        </w:r>
      </w:ins>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w:t>
      </w:r>
      <w:ins w:id="125" w:author="Brian Dilkes" w:date="2017-09-26T11:16:00Z">
        <w:r w:rsidR="002E5159">
          <w:t xml:space="preserve">suggests that these </w:t>
        </w:r>
      </w:ins>
      <w:del w:id="126" w:author="Brian Dilkes" w:date="2017-09-26T11:16:00Z">
        <w:r w:rsidR="005D1BD9" w:rsidRPr="00E81580" w:rsidDel="002E5159">
          <w:delText xml:space="preserve">lends itself to </w:delText>
        </w:r>
        <w:r w:rsidR="00471EF3" w:rsidDel="002E5159">
          <w:delText>cases</w:delText>
        </w:r>
        <w:r w:rsidR="005D1BD9" w:rsidRPr="00E81580" w:rsidDel="002E5159">
          <w:delText xml:space="preserve"> where </w:delText>
        </w:r>
      </w:del>
      <w:r w:rsidR="005D1BD9" w:rsidRPr="00E81580">
        <w:t>annotations</w:t>
      </w:r>
      <w:r w:rsidR="0084719D">
        <w:t xml:space="preserve"> assigned through </w:t>
      </w:r>
      <w:proofErr w:type="spellStart"/>
      <w:r w:rsidR="0084719D">
        <w:t>orthology</w:t>
      </w:r>
      <w:proofErr w:type="spellEnd"/>
      <w:r w:rsidR="005D1BD9" w:rsidRPr="00E81580">
        <w:t xml:space="preserve"> </w:t>
      </w:r>
      <w:del w:id="127" w:author="Brian Dilkes" w:date="2017-09-26T11:17:00Z">
        <w:r w:rsidR="005D1BD9" w:rsidRPr="00E81580" w:rsidDel="002E5159">
          <w:delText xml:space="preserve">could </w:delText>
        </w:r>
      </w:del>
      <w:ins w:id="128" w:author="Brian Dilkes" w:date="2017-09-26T11:17:00Z">
        <w:r w:rsidR="002E5159">
          <w:t>might</w:t>
        </w:r>
        <w:r w:rsidR="002E5159" w:rsidRPr="00E81580">
          <w:t xml:space="preserve"> </w:t>
        </w:r>
      </w:ins>
      <w:r w:rsidR="005D1BD9" w:rsidRPr="00E81580">
        <w:t xml:space="preserve">be </w:t>
      </w:r>
      <w:ins w:id="129" w:author="Brian Dilkes" w:date="2017-09-26T11:18:00Z">
        <w:r w:rsidR="002E5159">
          <w:t xml:space="preserve">capturing </w:t>
        </w:r>
      </w:ins>
      <w:ins w:id="130" w:author="Brian Dilkes" w:date="2017-09-26T11:17:00Z">
        <w:r w:rsidR="002E5159">
          <w:t xml:space="preserve">misnamed </w:t>
        </w:r>
      </w:ins>
      <w:ins w:id="131" w:author="Brian Dilkes" w:date="2017-09-26T11:18:00Z">
        <w:r w:rsidR="002E5159">
          <w:t xml:space="preserve">biological signal </w:t>
        </w:r>
      </w:ins>
      <w:ins w:id="132" w:author="Brian Dilkes" w:date="2017-09-26T11:17:00Z">
        <w:r w:rsidR="002E5159">
          <w:t xml:space="preserve">and </w:t>
        </w:r>
      </w:ins>
      <w:r w:rsidR="005D1BD9" w:rsidRPr="00E81580">
        <w:t>further refined</w:t>
      </w:r>
      <w:r w:rsidR="007D54BE">
        <w:t xml:space="preserve"> </w:t>
      </w:r>
      <w:del w:id="133" w:author="Brian Dilkes" w:date="2017-09-26T11:18:00Z">
        <w:r w:rsidR="007D54BE" w:rsidDel="002E5159">
          <w:delText xml:space="preserve">given </w:delText>
        </w:r>
      </w:del>
      <w:ins w:id="134" w:author="Brian Dilkes" w:date="2017-09-26T11:18:00Z">
        <w:r w:rsidR="002E5159">
          <w:t xml:space="preserve">via </w:t>
        </w:r>
      </w:ins>
      <w:r w:rsidR="007D54BE">
        <w:t>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rsidR="00F11BB0" w:rsidRDefault="0063339F" w:rsidP="0071500D">
      <w:commentRangeStart w:id="135"/>
      <w:r>
        <w:t xml:space="preserve">In </w:t>
      </w:r>
      <w:commentRangeEnd w:id="135"/>
      <w:r w:rsidR="000D50C2">
        <w:rPr>
          <w:rStyle w:val="CommentReference"/>
        </w:rPr>
        <w:commentReference w:id="135"/>
      </w:r>
      <w:r>
        <w:t xml:space="preserve">general, </w:t>
      </w:r>
      <w:del w:id="136" w:author="Brian Dilkes" w:date="2017-09-26T13:14:00Z">
        <w:r w:rsidDel="000D50C2">
          <w:delText xml:space="preserve">this approach of </w:delText>
        </w:r>
      </w:del>
      <w:r>
        <w:t xml:space="preserve">using </w:t>
      </w:r>
      <w:del w:id="137" w:author="Brian Dilkes" w:date="2017-09-26T13:14:00Z">
        <w:r w:rsidDel="000D50C2">
          <w:delText xml:space="preserve">the </w:delText>
        </w:r>
      </w:del>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w:t>
      </w:r>
      <w:del w:id="138" w:author="Brian Dilkes" w:date="2017-09-26T13:13:00Z">
        <w:r w:rsidR="009B12F1" w:rsidDel="000D50C2">
          <w:delText xml:space="preserve">in the </w:delText>
        </w:r>
      </w:del>
      <w:r w:rsidR="009B12F1">
        <w:t xml:space="preserve">challenging </w:t>
      </w:r>
      <w:ins w:id="139" w:author="Brian Dilkes" w:date="2017-09-26T13:15:00Z">
        <w:r w:rsidR="000D50C2">
          <w:t xml:space="preserve">in the </w:t>
        </w:r>
      </w:ins>
      <w:del w:id="140" w:author="Brian Dilkes" w:date="2017-09-26T13:15:00Z">
        <w:r w:rsidR="009B12F1" w:rsidDel="000D50C2">
          <w:delText xml:space="preserve">context of the </w:delText>
        </w:r>
      </w:del>
      <w:r w:rsidR="009B12F1">
        <w:t xml:space="preserve">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xml:space="preserve">. </w:t>
      </w:r>
      <w:del w:id="141" w:author="Brian Dilkes" w:date="2017-09-26T13:15:00Z">
        <w:r w:rsidR="009B12F1" w:rsidDel="000D50C2">
          <w:delText xml:space="preserve">Descriptions </w:delText>
        </w:r>
      </w:del>
      <w:ins w:id="142" w:author="Brian Dilkes" w:date="2017-09-26T13:15:00Z">
        <w:r w:rsidR="000D50C2">
          <w:t xml:space="preserve">GO terms </w:t>
        </w:r>
      </w:ins>
      <w:r w:rsidR="009B12F1">
        <w:t xml:space="preserve">were </w:t>
      </w:r>
      <w:ins w:id="143" w:author="Brian Dilkes" w:date="2017-09-26T13:15:00Z">
        <w:r w:rsidR="000D50C2">
          <w:t xml:space="preserve">too </w:t>
        </w:r>
      </w:ins>
      <w:r w:rsidR="009B12F1">
        <w:t>high</w:t>
      </w:r>
      <w:ins w:id="144" w:author="Brian Dilkes" w:date="2017-09-26T13:15:00Z">
        <w:r w:rsidR="000D50C2">
          <w:t>-</w:t>
        </w:r>
      </w:ins>
      <w:del w:id="145" w:author="Brian Dilkes" w:date="2017-09-26T13:15:00Z">
        <w:r w:rsidR="009B12F1" w:rsidDel="000D50C2">
          <w:delText xml:space="preserve"> </w:delText>
        </w:r>
      </w:del>
      <w:r w:rsidR="009B12F1">
        <w:t>level or insufficient</w:t>
      </w:r>
      <w:ins w:id="146" w:author="Brian Dilkes" w:date="2017-09-26T13:16:00Z">
        <w:r w:rsidR="000D50C2">
          <w:t>ly described</w:t>
        </w:r>
      </w:ins>
      <w:r w:rsidR="009B12F1">
        <w:t xml:space="preserve"> to </w:t>
      </w:r>
      <w:del w:id="147" w:author="Brian Dilkes" w:date="2017-09-26T13:16:00Z">
        <w:r w:rsidR="009B12F1" w:rsidDel="000D50C2">
          <w:delText xml:space="preserve">fully </w:delText>
        </w:r>
      </w:del>
      <w:ins w:id="148" w:author="Brian Dilkes" w:date="2017-09-26T13:16:00Z">
        <w:r w:rsidR="000D50C2">
          <w:t xml:space="preserve">help distinguish </w:t>
        </w:r>
      </w:ins>
      <w:del w:id="149" w:author="Brian Dilkes" w:date="2017-09-26T13:16:00Z">
        <w:r w:rsidR="009B12F1" w:rsidDel="000D50C2">
          <w:delText xml:space="preserve">identify </w:delText>
        </w:r>
      </w:del>
      <w:r w:rsidR="009B12F1">
        <w:t>causal</w:t>
      </w:r>
      <w:del w:id="150" w:author="Brian Dilkes" w:date="2017-09-26T13:16:00Z">
        <w:r w:rsidR="009B12F1" w:rsidDel="000D50C2">
          <w:delText xml:space="preserve"> genes</w:delText>
        </w:r>
      </w:del>
      <w:r w:rsidR="009B12F1">
        <w:t>. However, t</w:t>
      </w:r>
      <w:r w:rsidR="00E53293">
        <w:t xml:space="preserve">he </w:t>
      </w:r>
      <w:del w:id="151" w:author="Brian Dilkes" w:date="2017-09-26T13:17:00Z">
        <w:r w:rsidR="00E53293" w:rsidDel="000D50C2">
          <w:delText xml:space="preserve">enriched </w:delText>
        </w:r>
      </w:del>
      <w:r w:rsidR="00E53293">
        <w:t xml:space="preserve">terms discovered here </w:t>
      </w:r>
      <w:ins w:id="152" w:author="Brian Dilkes" w:date="2017-09-26T13:17:00Z">
        <w:r w:rsidR="000D50C2">
          <w:t xml:space="preserve">contain genes that act in </w:t>
        </w:r>
      </w:ins>
      <w:del w:id="153" w:author="Brian Dilkes" w:date="2017-09-26T13:17:00Z">
        <w:r w:rsidR="00E53293" w:rsidDel="000D50C2">
          <w:delText xml:space="preserve">fit </w:delText>
        </w:r>
      </w:del>
      <w:r w:rsidR="00E53293">
        <w:t xml:space="preserve">previously described pathways known to </w:t>
      </w:r>
      <w:r w:rsidR="009B12F1">
        <w:t>impact elemental traits.</w:t>
      </w:r>
      <w:r w:rsidR="00CC13F4">
        <w:t xml:space="preserve"> </w:t>
      </w:r>
      <w:r w:rsidR="003A0851">
        <w:t xml:space="preserve">With </w:t>
      </w:r>
      <w:del w:id="154" w:author="Brian Dilkes" w:date="2017-09-26T13:18:00Z">
        <w:r w:rsidR="003A0851" w:rsidDel="000D50C2">
          <w:delText xml:space="preserve">bolstered </w:delText>
        </w:r>
      </w:del>
      <w:ins w:id="155" w:author="Brian Dilkes" w:date="2017-09-26T13:18:00Z">
        <w:r w:rsidR="000D50C2">
          <w:t xml:space="preserve">greater </w:t>
        </w:r>
      </w:ins>
      <w:r w:rsidR="003A0851">
        <w:t xml:space="preserve">confidence that </w:t>
      </w:r>
      <w:proofErr w:type="spellStart"/>
      <w:r w:rsidR="003A0851">
        <w:t>subnetworks</w:t>
      </w:r>
      <w:proofErr w:type="spellEnd"/>
      <w:r w:rsidR="003A0851">
        <w:t xml:space="preserve"> containing HPO genes contained coherent biological information, we refined our analysis by curating </w:t>
      </w:r>
      <w:del w:id="156" w:author="Brian Dilkes" w:date="2017-09-26T13:18:00Z">
        <w:r w:rsidR="003A0851" w:rsidDel="000D50C2">
          <w:delText xml:space="preserve">target </w:delText>
        </w:r>
      </w:del>
      <w:r w:rsidR="003A0851">
        <w:t xml:space="preserve">HPO genes for their involvement in </w:t>
      </w:r>
      <w:r w:rsidR="002B5295">
        <w:t xml:space="preserve">specific biological processes, namely those that </w:t>
      </w:r>
      <w:del w:id="157" w:author="Brian Dilkes" w:date="2017-09-26T13:18:00Z">
        <w:r w:rsidR="002B5295" w:rsidDel="000D50C2">
          <w:delText xml:space="preserve">contribute </w:delText>
        </w:r>
      </w:del>
      <w:ins w:id="158" w:author="Brian Dilkes" w:date="2017-09-26T13:18:00Z">
        <w:r w:rsidR="000D50C2">
          <w:t xml:space="preserve">known or suspected to affect </w:t>
        </w:r>
      </w:ins>
      <w:r w:rsidR="002B5295">
        <w:t>to the transport, storage</w:t>
      </w:r>
      <w:ins w:id="159" w:author="Brian Dilkes" w:date="2017-09-26T13:18:00Z">
        <w:r w:rsidR="000D50C2">
          <w:t>,</w:t>
        </w:r>
      </w:ins>
      <w:r w:rsidR="002B5295">
        <w:t xml:space="preserve"> and utilization of </w:t>
      </w:r>
      <w:ins w:id="160" w:author="Brian Dilkes" w:date="2017-09-26T13:19:00Z">
        <w:r w:rsidR="000D50C2">
          <w:t>elements</w:t>
        </w:r>
      </w:ins>
      <w:del w:id="161" w:author="Brian Dilkes" w:date="2017-09-26T13:19:00Z">
        <w:r w:rsidR="002B5295" w:rsidDel="000D50C2">
          <w:delText>the ionome in maize seeds</w:delText>
        </w:r>
      </w:del>
      <w:r w:rsidR="002B5295">
        <w:t xml:space="preserve">. </w:t>
      </w:r>
    </w:p>
    <w:p w:rsidR="003E2154" w:rsidRDefault="003E2154" w:rsidP="003E2154">
      <w:pPr>
        <w:pStyle w:val="Heading3"/>
      </w:pPr>
      <w:bookmarkStart w:id="162" w:name="_Ref483951527"/>
      <w:r>
        <w:t>Fig</w:t>
      </w:r>
      <w:r w:rsidR="00BA49AE">
        <w:t>.</w:t>
      </w:r>
      <w:r w:rsidR="00663C67">
        <w:t xml:space="preserve"> 8</w:t>
      </w:r>
      <w:bookmarkEnd w:id="162"/>
    </w:p>
    <w:p w:rsidR="003E2154" w:rsidRDefault="003E2154" w:rsidP="003E2154">
      <w:pPr>
        <w:pStyle w:val="Heading4"/>
      </w:pPr>
      <w:r>
        <w:t>Gene Ontology</w:t>
      </w:r>
      <w:r w:rsidR="001C1D4A">
        <w:t xml:space="preserve"> Biological Process</w:t>
      </w:r>
      <w:r>
        <w:t xml:space="preserve"> Enrichment for the Ionome</w:t>
      </w:r>
    </w:p>
    <w:p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w:t>
      </w:r>
      <w:proofErr w:type="spellStart"/>
      <w:r w:rsidR="001C1D4A">
        <w:t>hypergeometric</w:t>
      </w:r>
      <w:proofErr w:type="spellEnd"/>
      <w:r w:rsidR="001C1D4A">
        <w:t>).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rsidR="0063339F" w:rsidRDefault="009E7663" w:rsidP="00CD67BC">
      <w:pPr>
        <w:pStyle w:val="Heading2"/>
      </w:pPr>
      <w:proofErr w:type="spellStart"/>
      <w:r>
        <w:t>Camoco</w:t>
      </w:r>
      <w:commentRangeStart w:id="163"/>
      <w:commentRangeStart w:id="164"/>
      <w:proofErr w:type="spellEnd"/>
      <w:r w:rsidR="005A3DE3">
        <w:t xml:space="preserve"> identified GWAS candidate</w:t>
      </w:r>
      <w:r w:rsidR="0063339F">
        <w:t xml:space="preserve"> genes </w:t>
      </w:r>
      <w:r w:rsidR="005A3DE3">
        <w:t xml:space="preserve">with </w:t>
      </w:r>
      <w:r w:rsidR="0063339F">
        <w:t xml:space="preserve">strong </w:t>
      </w:r>
      <w:commentRangeStart w:id="165"/>
      <w:r w:rsidR="0063339F">
        <w:t>literature</w:t>
      </w:r>
      <w:commentRangeEnd w:id="165"/>
      <w:r w:rsidR="00014A81">
        <w:rPr>
          <w:rStyle w:val="CommentReference"/>
          <w:rFonts w:asciiTheme="minorHAnsi" w:eastAsiaTheme="minorHAnsi" w:hAnsiTheme="minorHAnsi" w:cs="Arial"/>
          <w:color w:val="auto"/>
        </w:rPr>
        <w:commentReference w:id="165"/>
      </w:r>
      <w:r w:rsidR="0063339F">
        <w:t xml:space="preserve"> support for </w:t>
      </w:r>
      <w:r w:rsidR="005A3DE3">
        <w:t>roles</w:t>
      </w:r>
      <w:r w:rsidR="0063339F">
        <w:t xml:space="preserve"> in ion</w:t>
      </w:r>
      <w:r w:rsidR="005A3DE3">
        <w:t xml:space="preserve"> </w:t>
      </w:r>
      <w:commentRangeStart w:id="166"/>
      <w:commentRangeStart w:id="167"/>
      <w:r w:rsidR="005A3DE3">
        <w:t>accumulation</w:t>
      </w:r>
      <w:commentRangeEnd w:id="166"/>
      <w:r w:rsidR="005A3DE3">
        <w:rPr>
          <w:rStyle w:val="CommentReference"/>
          <w:rFonts w:asciiTheme="minorHAnsi" w:eastAsiaTheme="minorHAnsi" w:hAnsiTheme="minorHAnsi" w:cs="Arial"/>
          <w:color w:val="auto"/>
        </w:rPr>
        <w:commentReference w:id="166"/>
      </w:r>
      <w:commentRangeEnd w:id="163"/>
      <w:commentRangeEnd w:id="167"/>
      <w:r w:rsidR="007A4AAC">
        <w:rPr>
          <w:rStyle w:val="CommentReference"/>
          <w:rFonts w:asciiTheme="minorHAnsi" w:eastAsiaTheme="minorHAnsi" w:hAnsiTheme="minorHAnsi" w:cs="Arial"/>
          <w:color w:val="auto"/>
        </w:rPr>
        <w:commentReference w:id="167"/>
      </w:r>
      <w:r w:rsidR="0063339F">
        <w:rPr>
          <w:rStyle w:val="CommentReference"/>
        </w:rPr>
        <w:commentReference w:id="163"/>
      </w:r>
      <w:commentRangeEnd w:id="164"/>
      <w:r w:rsidR="00826C26">
        <w:rPr>
          <w:rStyle w:val="CommentReference"/>
          <w:rFonts w:asciiTheme="minorHAnsi" w:eastAsiaTheme="minorHAnsi" w:hAnsiTheme="minorHAnsi" w:cs="Arial"/>
          <w:color w:val="auto"/>
        </w:rPr>
        <w:commentReference w:id="164"/>
      </w:r>
    </w:p>
    <w:p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 xml:space="preserve">association of these genes with ionomic traits. </w:t>
      </w:r>
      <w:del w:id="168" w:author="Brian Dilkes" w:date="2017-09-26T13:22:00Z">
        <w:r w:rsidDel="00DD6636">
          <w:delText>Indeed, this e</w:delText>
        </w:r>
        <w:r w:rsidR="008C22D3" w:rsidDel="00DD6636">
          <w:delText xml:space="preserve">xamination revealed genes and pathways known to affect the ionome. </w:delText>
        </w:r>
      </w:del>
      <w:r w:rsidR="008C22D3">
        <w:t xml:space="preserve">In addition to genes with known roles in elemental homeostasis, HPO genes for some ionomic traits included multiple genes encoding known members of the same pathway or protein complex. This </w:t>
      </w:r>
      <w:del w:id="169" w:author="Brian Dilkes" w:date="2017-09-26T13:23:00Z">
        <w:r w:rsidR="008C22D3" w:rsidDel="00DD6636">
          <w:delText xml:space="preserve">strongly </w:delText>
        </w:r>
      </w:del>
      <w:r w:rsidR="008C22D3">
        <w:t>suggest</w:t>
      </w:r>
      <w:ins w:id="170" w:author="Brian Dilkes" w:date="2017-09-26T13:23:00Z">
        <w:r w:rsidR="00DD6636">
          <w:t>ed</w:t>
        </w:r>
      </w:ins>
      <w:del w:id="171" w:author="Brian Dilkes" w:date="2017-09-26T13:23:00Z">
        <w:r w:rsidDel="00DD6636">
          <w:delText>s</w:delText>
        </w:r>
      </w:del>
      <w:r w:rsidR="008C22D3">
        <w:t xml:space="preserve"> that </w:t>
      </w:r>
      <w:del w:id="172" w:author="Brian Dilkes" w:date="2017-09-26T13:23:00Z">
        <w:r w:rsidR="008C22D3" w:rsidDel="00DD6636">
          <w:delText xml:space="preserve">true </w:delText>
        </w:r>
      </w:del>
      <w:r w:rsidR="008C22D3">
        <w:t>biological signal was enriched by our novel combination of expression level polymorphisms and GWAS and provide</w:t>
      </w:r>
      <w:ins w:id="173" w:author="Brian Dilkes" w:date="2017-09-26T13:23:00Z">
        <w:r w:rsidR="00DD6636">
          <w:t>d</w:t>
        </w:r>
      </w:ins>
      <w:del w:id="174" w:author="Brian Dilkes" w:date="2017-09-26T13:23:00Z">
        <w:r w:rsidR="008C22D3" w:rsidDel="00DD6636">
          <w:delText>s</w:delText>
        </w:r>
      </w:del>
      <w:r w:rsidR="008C22D3">
        <w:t xml:space="preserve"> </w:t>
      </w:r>
      <w:del w:id="175" w:author="Brian Dilkes" w:date="2017-09-26T13:23:00Z">
        <w:r w:rsidR="008C22D3" w:rsidDel="00DD6636">
          <w:delText xml:space="preserve">strong </w:delText>
        </w:r>
      </w:del>
      <w:r w:rsidR="008C22D3">
        <w:t xml:space="preserve">evidence of novel associations between multiple pathways and elemental homeostasis. </w:t>
      </w:r>
    </w:p>
    <w:p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w:t>
      </w:r>
      <w:proofErr w:type="spellStart"/>
      <w:r w:rsidR="007C768D" w:rsidRPr="007C768D">
        <w:t>Ca</w:t>
      </w:r>
      <w:proofErr w:type="spellEnd"/>
      <w:r w:rsidR="007C768D" w:rsidRPr="007C768D">
        <w:t xml:space="preserve">, </w:t>
      </w:r>
      <w:proofErr w:type="spellStart"/>
      <w:r w:rsidR="007C768D" w:rsidRPr="007C768D">
        <w:t>Mn</w:t>
      </w:r>
      <w:proofErr w:type="spellEnd"/>
      <w:r w:rsidR="007C768D" w:rsidRPr="007C768D">
        <w:t xml:space="preserve">, Fe, As, Se, and </w:t>
      </w:r>
      <w:proofErr w:type="spellStart"/>
      <w:r w:rsidR="007C768D" w:rsidRPr="007C768D">
        <w:t>Rb</w:t>
      </w:r>
      <w:proofErr w:type="spellEnd"/>
      <w:r w:rsidR="007C768D" w:rsidRPr="007C768D">
        <w:t xml:space="preserve">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ins w:id="176" w:author="Brian Dilkes" w:date="2017-09-26T14:14:00Z">
        <w:r w:rsidR="002A1D73">
          <w:t xml:space="preserve"> (</w:t>
        </w:r>
        <w:proofErr w:type="spellStart"/>
        <w:r w:rsidR="002A1D73">
          <w:t>ZmRoot</w:t>
        </w:r>
        <w:proofErr w:type="spellEnd"/>
        <w:r w:rsidR="002A1D73">
          <w:t>-Se)</w:t>
        </w:r>
      </w:ins>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del w:id="177" w:author="Brian Dilkes" w:date="2017-09-26T14:04:00Z">
        <w:r w:rsidR="007C768D" w:rsidRPr="007C768D" w:rsidDel="00012680">
          <w:delText>the GWAS analysis</w:delText>
        </w:r>
      </w:del>
      <w:ins w:id="178" w:author="Brian Dilkes" w:date="2017-09-26T14:04:00Z">
        <w:r w:rsidR="00012680">
          <w:t>association panel</w:t>
        </w:r>
      </w:ins>
      <w:r w:rsidR="007C768D" w:rsidRPr="007C768D">
        <w:t xml:space="preserve">. It is formally possible that </w:t>
      </w:r>
      <w:r w:rsidR="007C768D" w:rsidRPr="006D108A">
        <w:rPr>
          <w:i/>
        </w:rPr>
        <w:t>su1</w:t>
      </w:r>
      <w:r w:rsidR="007C768D" w:rsidRPr="007C768D">
        <w:t xml:space="preserve">, </w:t>
      </w:r>
      <w:commentRangeStart w:id="179"/>
      <w:r w:rsidR="007C768D" w:rsidRPr="007C768D">
        <w:t>which is expressed in multiple plant compartments including the roots</w:t>
      </w:r>
      <w:commentRangeEnd w:id="179"/>
      <w:r w:rsidR="00744056">
        <w:rPr>
          <w:rStyle w:val="CommentReference"/>
        </w:rPr>
        <w:commentReference w:id="179"/>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w:t>
      </w:r>
      <w:proofErr w:type="spellStart"/>
      <w:r w:rsidR="007C768D" w:rsidRPr="007C768D">
        <w:t>isoamylase</w:t>
      </w:r>
      <w:proofErr w:type="spellEnd"/>
      <w:r w:rsidR="007C768D" w:rsidRPr="007C768D">
        <w:t xml:space="preserve"> and other root-expressed determinants of S and Se metabolism, or a result of unexpected coordination between root and seed expression networks. The finding that HPO network neighbors for P were enriched among carbohydrate biosynthetic enzymes favors </w:t>
      </w:r>
      <w:proofErr w:type="gramStart"/>
      <w:r w:rsidR="007C768D" w:rsidRPr="007C768D">
        <w:t xml:space="preserve">the </w:t>
      </w:r>
      <w:del w:id="180" w:author="Brian Dilkes" w:date="2017-09-26T14:05:00Z">
        <w:r w:rsidR="007C768D" w:rsidRPr="007C768D" w:rsidDel="00012680">
          <w:delText xml:space="preserve">former two </w:delText>
        </w:r>
      </w:del>
      <w:r w:rsidR="007C768D" w:rsidRPr="007C768D">
        <w:t>of</w:t>
      </w:r>
      <w:proofErr w:type="gramEnd"/>
      <w:r w:rsidR="007C768D" w:rsidRPr="007C768D">
        <w:t xml:space="preserve"> these </w:t>
      </w:r>
      <w:ins w:id="181" w:author="Brian Dilkes" w:date="2017-09-26T14:05:00Z">
        <w:r w:rsidR="00012680">
          <w:t xml:space="preserve">two </w:t>
        </w:r>
      </w:ins>
      <w:r w:rsidR="007C768D" w:rsidRPr="007C768D">
        <w:t>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rsidR="008C22D3" w:rsidRPr="00EF1080" w:rsidRDefault="008B0F95" w:rsidP="008C22D3">
      <w:pPr>
        <w:rPr>
          <w:sz w:val="18"/>
          <w:szCs w:val="18"/>
          <w:shd w:val="clear" w:color="auto" w:fill="FFF2CC"/>
        </w:rPr>
      </w:pPr>
      <w:r>
        <w:t>Our</w:t>
      </w:r>
      <w:ins w:id="182" w:author="Brian Dilkes" w:date="2017-09-26T14:07:00Z">
        <w:r w:rsidR="00012680">
          <w:t xml:space="preserve"> combined</w:t>
        </w:r>
      </w:ins>
      <w:r>
        <w:t xml:space="preserve"> analysis of </w:t>
      </w:r>
      <w:del w:id="183" w:author="Brian Dilkes" w:date="2017-09-26T14:07:00Z">
        <w:r w:rsidDel="00012680">
          <w:delText xml:space="preserve">the </w:delText>
        </w:r>
      </w:del>
      <w:ins w:id="184" w:author="Brian Dilkes" w:date="2017-09-26T14:07:00Z">
        <w:r w:rsidR="00012680">
          <w:t xml:space="preserve">loci linked </w:t>
        </w:r>
      </w:ins>
      <w:r>
        <w:t xml:space="preserve">GWAS </w:t>
      </w:r>
      <w:del w:id="185" w:author="Brian Dilkes" w:date="2017-09-26T14:07:00Z">
        <w:r w:rsidDel="00012680">
          <w:delText xml:space="preserve">loci </w:delText>
        </w:r>
      </w:del>
      <w:ins w:id="186" w:author="Brian Dilkes" w:date="2017-09-26T14:07:00Z">
        <w:r w:rsidR="00012680">
          <w:t xml:space="preserve">SNPs and gene co-expression networks identified a large </w:t>
        </w:r>
      </w:ins>
      <w:ins w:id="187" w:author="Brian Dilkes" w:date="2017-09-26T14:08:00Z">
        <w:r w:rsidR="00012680">
          <w:t>number</w:t>
        </w:r>
      </w:ins>
      <w:ins w:id="188" w:author="Brian Dilkes" w:date="2017-09-26T14:07:00Z">
        <w:r w:rsidR="00012680">
          <w:t xml:space="preserve"> </w:t>
        </w:r>
      </w:ins>
      <w:ins w:id="189" w:author="Brian Dilkes" w:date="2017-09-26T14:08:00Z">
        <w:r w:rsidR="00012680">
          <w:t>of HPO genes</w:t>
        </w:r>
      </w:ins>
      <w:ins w:id="190" w:author="Brian Dilkes" w:date="2017-09-26T14:07:00Z">
        <w:r w:rsidR="00012680">
          <w:t xml:space="preserve"> </w:t>
        </w:r>
      </w:ins>
      <w:r>
        <w:t xml:space="preserve">for </w:t>
      </w:r>
      <w:del w:id="191" w:author="Brian Dilkes" w:date="2017-09-26T14:08:00Z">
        <w:r w:rsidDel="00012680">
          <w:delText>the</w:delText>
        </w:r>
        <w:r w:rsidR="008C22D3" w:rsidDel="00012680">
          <w:delText xml:space="preserve"> element </w:delText>
        </w:r>
      </w:del>
      <w:r w:rsidR="008C22D3">
        <w:t xml:space="preserve">Se </w:t>
      </w:r>
      <w:ins w:id="192" w:author="Brian Dilkes" w:date="2017-09-26T14:08:00Z">
        <w:r w:rsidR="00012680">
          <w:t xml:space="preserve">accumulation. </w:t>
        </w:r>
      </w:ins>
      <w:del w:id="193" w:author="Brian Dilkes" w:date="2017-09-26T14:08:00Z">
        <w:r w:rsidDel="00012680">
          <w:delText>produced among the largest high</w:delText>
        </w:r>
        <w:r w:rsidR="0036374C" w:rsidDel="00012680">
          <w:delText>-confidence candidate causal genes</w:delText>
        </w:r>
        <w:r w:rsidR="008C22D3" w:rsidDel="00012680">
          <w:delText xml:space="preserve">. </w:delText>
        </w:r>
      </w:del>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w:t>
      </w:r>
      <w:proofErr w:type="spellStart"/>
      <w:r w:rsidR="008C22D3">
        <w:t>sulfation</w:t>
      </w:r>
      <w:proofErr w:type="spellEnd"/>
      <w:r w:rsidR="008C22D3">
        <w:t xml:space="preserve">. </w:t>
      </w:r>
      <w:del w:id="194" w:author="Brian Dilkes" w:date="2017-09-26T14:10:00Z">
        <w:r w:rsidR="005A3DE3" w:rsidDel="00012680">
          <w:delText xml:space="preserve">Also linked to this GWAS locus was a </w:delText>
        </w:r>
      </w:del>
      <w:ins w:id="195" w:author="Brian Dilkes" w:date="2017-09-26T14:10:00Z">
        <w:r w:rsidR="00012680">
          <w:t>A</w:t>
        </w:r>
      </w:ins>
      <w:ins w:id="196" w:author="Brian Dilkes" w:date="2017-09-26T14:11:00Z">
        <w:r w:rsidR="002A1D73">
          <w:t>t another</w:t>
        </w:r>
      </w:ins>
      <w:ins w:id="197" w:author="Brian Dilkes" w:date="2017-09-26T14:10:00Z">
        <w:r w:rsidR="00012680">
          <w:t xml:space="preserve"> </w:t>
        </w:r>
      </w:ins>
      <w:del w:id="198" w:author="Brian Dilkes" w:date="2017-09-26T14:11:00Z">
        <w:r w:rsidR="005A3DE3" w:rsidDel="002A1D73">
          <w:delText>second</w:delText>
        </w:r>
        <w:r w:rsidR="008C22D3" w:rsidDel="002A1D73">
          <w:delText xml:space="preserve"> </w:delText>
        </w:r>
      </w:del>
      <w:ins w:id="199" w:author="Brian Dilkes" w:date="2017-09-26T14:10:00Z">
        <w:r w:rsidR="002A1D73">
          <w:t>locus</w:t>
        </w:r>
      </w:ins>
      <w:ins w:id="200" w:author="Brian Dilkes" w:date="2017-09-26T14:11:00Z">
        <w:r w:rsidR="002A1D73">
          <w:t xml:space="preserve">, our CAMOCO analysis identified </w:t>
        </w:r>
      </w:ins>
      <w:ins w:id="201" w:author="Brian Dilkes" w:date="2017-09-26T14:12:00Z">
        <w:r w:rsidR="002A1D73">
          <w:t xml:space="preserve">a cysteine </w:t>
        </w:r>
        <w:proofErr w:type="spellStart"/>
        <w:r w:rsidR="002A1D73">
          <w:t>desulfurulyase</w:t>
        </w:r>
        <w:proofErr w:type="spellEnd"/>
        <w:r w:rsidR="002A1D73">
          <w:t xml:space="preserve"> (GRMZM2G581155), </w:t>
        </w:r>
      </w:ins>
      <w:del w:id="202" w:author="Brian Dilkes" w:date="2017-09-26T14:12:00Z">
        <w:r w:rsidR="008C22D3" w:rsidDel="002A1D73">
          <w:delText>gene</w:delText>
        </w:r>
        <w:r w:rsidR="005A3DE3" w:rsidDel="002A1D73">
          <w:delText xml:space="preserve"> </w:delText>
        </w:r>
      </w:del>
      <w:commentRangeStart w:id="203"/>
      <w:r w:rsidR="008C22D3">
        <w:t xml:space="preserve">critical </w:t>
      </w:r>
      <w:commentRangeEnd w:id="203"/>
      <w:r w:rsidR="005E3740">
        <w:rPr>
          <w:rStyle w:val="CommentReference"/>
        </w:rPr>
        <w:commentReference w:id="203"/>
      </w:r>
      <w:r w:rsidR="008C22D3">
        <w:t>for the metabolism of sulfur amino acids</w:t>
      </w:r>
      <w:r w:rsidR="005A3DE3">
        <w:t>,</w:t>
      </w:r>
      <w:r w:rsidR="008C22D3">
        <w:t xml:space="preserve"> and the biosynthesis of the 21st amino acid </w:t>
      </w:r>
      <w:proofErr w:type="spellStart"/>
      <w:r w:rsidR="008C22D3">
        <w:t>selenocysteine</w:t>
      </w:r>
      <w:proofErr w:type="spellEnd"/>
      <w:r w:rsidR="008C22D3">
        <w:t>,</w:t>
      </w:r>
      <w:del w:id="204" w:author="Brian Dilkes" w:date="2017-09-26T14:12:00Z">
        <w:r w:rsidR="008C22D3" w:rsidDel="002A1D73">
          <w:delText xml:space="preserve"> </w:delText>
        </w:r>
        <w:r w:rsidR="005A3DE3" w:rsidDel="002A1D73">
          <w:delText>encoding a cysteine desulfurulyase (GRMZM2G581155</w:delText>
        </w:r>
      </w:del>
      <w:ins w:id="205" w:author="Brian Dilkes" w:date="2017-09-26T14:12:00Z">
        <w:r w:rsidR="002A1D73">
          <w:t xml:space="preserve"> as an HPO gene</w:t>
        </w:r>
      </w:ins>
      <w:del w:id="206" w:author="Brian Dilkes" w:date="2017-09-26T14:12:00Z">
        <w:r w:rsidR="005A3DE3" w:rsidDel="002A1D73">
          <w:delText>)</w:delText>
        </w:r>
      </w:del>
      <w:ins w:id="207" w:author="Brian Dilkes" w:date="2017-09-26T14:12:00Z">
        <w:r w:rsidR="002A1D73">
          <w:t>.</w:t>
        </w:r>
      </w:ins>
      <w:del w:id="208" w:author="Brian Dilkes" w:date="2017-09-26T14:11:00Z">
        <w:r w:rsidR="005A3DE3" w:rsidDel="002A1D73">
          <w:delText xml:space="preserve"> that </w:delText>
        </w:r>
        <w:r w:rsidR="006D4E49" w:rsidDel="002A1D73">
          <w:delText>Camoco also identified a</w:delText>
        </w:r>
        <w:r w:rsidR="005A3DE3" w:rsidDel="002A1D73">
          <w:delText xml:space="preserve">s an HPO </w:delText>
        </w:r>
        <w:r w:rsidR="008C22D3" w:rsidDel="002A1D73">
          <w:delText xml:space="preserve"> gene</w:delText>
        </w:r>
      </w:del>
      <w:r w:rsidR="008C22D3">
        <w:t>.</w:t>
      </w:r>
    </w:p>
    <w:p w:rsidR="00B750E1" w:rsidRPr="00B750E1" w:rsidRDefault="00B750E1" w:rsidP="00B750E1">
      <w:del w:id="209" w:author="Brian Dilkes" w:date="2017-09-26T14:15:00Z">
        <w:r w:rsidRPr="00B750E1" w:rsidDel="002A1D73">
          <w:delText xml:space="preserve">Following </w:delText>
        </w:r>
      </w:del>
      <w:ins w:id="210" w:author="Brian Dilkes" w:date="2017-09-26T14:15:00Z">
        <w:r w:rsidR="002A1D73">
          <w:t>Based on</w:t>
        </w:r>
        <w:r w:rsidR="002A1D73" w:rsidRPr="00B750E1">
          <w:t xml:space="preserve"> </w:t>
        </w:r>
      </w:ins>
      <w:r w:rsidRPr="00B750E1">
        <w:t>the work of Chao et al.</w:t>
      </w:r>
      <w:ins w:id="211" w:author="Brian Dilkes" w:date="2017-09-26T14:15:00Z">
        <w:r w:rsidR="002A1D73">
          <w:t xml:space="preserve"> in </w:t>
        </w:r>
        <w:proofErr w:type="spellStart"/>
        <w:r w:rsidR="002A1D73">
          <w:t>arabidopsis</w:t>
        </w:r>
      </w:ins>
      <w:proofErr w:type="spellEnd"/>
      <w:r w:rsidR="006D4E49">
        <w:t>,</w:t>
      </w:r>
      <w:r w:rsidRPr="00B750E1">
        <w:t xml:space="preserve"> alterations in cell size and cell division in the root are expected to have effects on K accumulation in </w:t>
      </w:r>
      <w:del w:id="212" w:author="Brian Dilkes" w:date="2017-09-26T14:15:00Z">
        <w:r w:rsidRPr="00B750E1" w:rsidDel="002A1D73">
          <w:delText xml:space="preserve">the </w:delText>
        </w:r>
      </w:del>
      <w:r w:rsidRPr="00B750E1">
        <w:t>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proofErr w:type="spellStart"/>
      <w:r w:rsidRPr="00B750E1">
        <w:t>polycomb</w:t>
      </w:r>
      <w:proofErr w:type="spellEnd"/>
      <w:r w:rsidRPr="00B750E1">
        <w:t xml:space="preserve"> repressive complex 2 (PRC2), known to act on the cell cycle via the retinoblastoma-related proteins (RBRs), were</w:t>
      </w:r>
      <w:r w:rsidR="003F1336">
        <w:t xml:space="preserve"> identified as HPO genes for</w:t>
      </w:r>
      <w:r w:rsidRPr="00B750E1">
        <w:t xml:space="preserve"> the K analog </w:t>
      </w:r>
      <w:proofErr w:type="spellStart"/>
      <w:r w:rsidRPr="00B750E1">
        <w:t>Rb</w:t>
      </w:r>
      <w:proofErr w:type="spellEnd"/>
      <w:r w:rsidRPr="00B750E1">
        <w:t xml:space="preserve">.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 xml:space="preserve">(GRMZM2G148924; </w:t>
      </w:r>
      <w:proofErr w:type="spellStart"/>
      <w:r w:rsidRPr="00B750E1">
        <w:t>ZmSAM-Rb</w:t>
      </w:r>
      <w:proofErr w:type="spellEnd"/>
      <w:r w:rsidRPr="00B750E1">
        <w:t>), members of the PRC2, are co</w:t>
      </w:r>
      <w:r w:rsidR="006F3064">
        <w:t>-</w:t>
      </w:r>
      <w:r w:rsidRPr="00B750E1">
        <w:t xml:space="preserve">expressed in the </w:t>
      </w:r>
      <w:proofErr w:type="spellStart"/>
      <w:r w:rsidR="006F3064">
        <w:t>Zm</w:t>
      </w:r>
      <w:r w:rsidRPr="00B750E1">
        <w:t>SAM</w:t>
      </w:r>
      <w:proofErr w:type="spellEnd"/>
      <w:r w:rsidRPr="00B750E1">
        <w:t xml:space="preserve"> network. The RBR-binding E2F-like transcription factor </w:t>
      </w:r>
      <w:r w:rsidR="0049373D">
        <w:t xml:space="preserve">encoded by </w:t>
      </w:r>
      <w:r w:rsidRPr="00B750E1">
        <w:t>GRMZM2G361659</w:t>
      </w:r>
      <w:r w:rsidR="0049373D">
        <w:t xml:space="preserve"> (</w:t>
      </w:r>
      <w:proofErr w:type="spellStart"/>
      <w:r w:rsidR="00D87834">
        <w:t>ZmSAM</w:t>
      </w:r>
      <w:r w:rsidRPr="00B750E1">
        <w:t>-Rb</w:t>
      </w:r>
      <w:proofErr w:type="spellEnd"/>
      <w:r w:rsidRPr="00B750E1">
        <w:t>) was also found, a further indication that cell cycle regulation via these proteins</w:t>
      </w:r>
      <w:r w:rsidR="00784446">
        <w:t>’</w:t>
      </w:r>
      <w:r w:rsidRPr="00B750E1">
        <w:t xml:space="preserve"> interactions could provide a common mechanism for these associations. Histone </w:t>
      </w:r>
      <w:proofErr w:type="spellStart"/>
      <w:r w:rsidRPr="00B750E1">
        <w:t>deacetylases</w:t>
      </w:r>
      <w:proofErr w:type="spellEnd"/>
      <w:r w:rsidRPr="00B750E1">
        <w:t xml:space="preserve"> from the RPD3 family are known to interact with RBR proteins as well. The RPD3-like </w:t>
      </w:r>
      <w:r w:rsidRPr="007529A1">
        <w:rPr>
          <w:i/>
        </w:rPr>
        <w:t xml:space="preserve">histone </w:t>
      </w:r>
      <w:proofErr w:type="spellStart"/>
      <w:r w:rsidRPr="007529A1">
        <w:rPr>
          <w:i/>
        </w:rPr>
        <w:t>deacetylase</w:t>
      </w:r>
      <w:proofErr w:type="spellEnd"/>
      <w:r w:rsidRPr="007529A1">
        <w:rPr>
          <w:i/>
        </w:rPr>
        <w:t xml:space="preserve"> 2</w:t>
      </w:r>
      <w:r w:rsidRPr="00B750E1">
        <w:t xml:space="preserve"> from maize was identified in the same </w:t>
      </w:r>
      <w:r w:rsidR="00784446">
        <w:t>HPO</w:t>
      </w:r>
      <w:r w:rsidRPr="00B750E1">
        <w:t xml:space="preserve"> set (GRMZM2G136067; </w:t>
      </w:r>
      <w:proofErr w:type="spellStart"/>
      <w:r w:rsidR="00D87834">
        <w:t>ZmSAM</w:t>
      </w:r>
      <w:r w:rsidR="006F3064">
        <w:t>-Rb</w:t>
      </w:r>
      <w:proofErr w:type="spellEnd"/>
      <w:r w:rsidR="006F3064">
        <w:t>). The A</w:t>
      </w:r>
      <w:r w:rsidRPr="00B750E1">
        <w:t xml:space="preserve">rabidopsis homologs of both MSI and this histone </w:t>
      </w:r>
      <w:proofErr w:type="spellStart"/>
      <w:r w:rsidRPr="00B750E1">
        <w:t>deacetylase</w:t>
      </w:r>
      <w:proofErr w:type="spellEnd"/>
      <w:r w:rsidRPr="00B750E1">
        <w:t xml:space="preserve"> have known roles as histone chaperones, and the latter directly binds Histone H2B. Remarkably, histone H2B (GRMZM2G401147; </w:t>
      </w:r>
      <w:proofErr w:type="spellStart"/>
      <w:ins w:id="213" w:author="Brian Dilkes" w:date="2017-09-26T14:13:00Z">
        <w:r w:rsidR="002A1D73">
          <w:t>Zm</w:t>
        </w:r>
      </w:ins>
      <w:r w:rsidRPr="00B750E1">
        <w:t>SAM-Rb</w:t>
      </w:r>
      <w:proofErr w:type="spellEnd"/>
      <w:r w:rsidRPr="00B750E1">
        <w:t>)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proofErr w:type="spellStart"/>
      <w:r w:rsidR="00D87834">
        <w:t>Zm</w:t>
      </w:r>
      <w:r w:rsidRPr="00B750E1">
        <w:t>SAM-Rb</w:t>
      </w:r>
      <w:proofErr w:type="spellEnd"/>
      <w:r w:rsidRPr="00B750E1">
        <w:t>) was identified as yet another SAM-</w:t>
      </w:r>
      <w:proofErr w:type="spellStart"/>
      <w:r w:rsidRPr="00B750E1">
        <w:t>Rb</w:t>
      </w:r>
      <w:proofErr w:type="spellEnd"/>
      <w:r w:rsidRPr="00B750E1">
        <w:t xml:space="preserve"> hit. </w:t>
      </w:r>
      <w:r w:rsidR="0049373D">
        <w:t xml:space="preserve">This mirrors the similar finding of GO enrichment for chromatin regulatory categories in the HPO+ enrichment analysis presented above. </w:t>
      </w:r>
      <w:r w:rsidRPr="00B750E1">
        <w:t xml:space="preserve">Taken together these demonstrate a strong enrichment for known protein-protein </w:t>
      </w:r>
      <w:proofErr w:type="spellStart"/>
      <w:r w:rsidRPr="00B750E1">
        <w:t>interactors</w:t>
      </w:r>
      <w:proofErr w:type="spellEnd"/>
      <w:r w:rsidRPr="00B750E1">
        <w:t xml:space="preserve"> important for chromatin regulation and cell cycle control among the HPO set for the K analog </w:t>
      </w:r>
      <w:proofErr w:type="spellStart"/>
      <w:r w:rsidRPr="00B750E1">
        <w:t>Rb</w:t>
      </w:r>
      <w:proofErr w:type="spellEnd"/>
      <w:r w:rsidRPr="00B750E1">
        <w:t>.</w:t>
      </w:r>
    </w:p>
    <w:p w:rsidR="00EF1080" w:rsidRDefault="00EF1080" w:rsidP="00EF1080">
      <w:pPr>
        <w:pStyle w:val="Heading3"/>
      </w:pPr>
      <w:commentRangeStart w:id="214"/>
      <w:r>
        <w:t>Transporters</w:t>
      </w:r>
      <w:commentRangeEnd w:id="214"/>
      <w:r w:rsidR="005E3740">
        <w:rPr>
          <w:rStyle w:val="CommentReference"/>
          <w:rFonts w:asciiTheme="minorHAnsi" w:eastAsiaTheme="minorHAnsi" w:hAnsiTheme="minorHAnsi" w:cs="Arial"/>
          <w:color w:val="auto"/>
        </w:rPr>
        <w:commentReference w:id="214"/>
      </w:r>
    </w:p>
    <w:p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w:t>
      </w:r>
      <w:proofErr w:type="spellStart"/>
      <w:r w:rsidR="00653691">
        <w:t>ZmRoot</w:t>
      </w:r>
      <w:r>
        <w:t>-Sr</w:t>
      </w:r>
      <w:proofErr w:type="spellEnd"/>
      <w:r>
        <w:t xml:space="preserve">) encoding a homolog of known plasma membrane localized </w:t>
      </w:r>
      <w:proofErr w:type="spellStart"/>
      <w:r>
        <w:t>Ca</w:t>
      </w:r>
      <w:proofErr w:type="spellEnd"/>
      <w:r>
        <w:t xml:space="preserve">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w:t>
      </w:r>
      <w:proofErr w:type="spellStart"/>
      <w:r w:rsidR="00653691">
        <w:t>ZmRoot</w:t>
      </w:r>
      <w:proofErr w:type="spellEnd"/>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w:t>
      </w:r>
      <w:proofErr w:type="spellStart"/>
      <w:r w:rsidR="00924AF7">
        <w:t>ZmPAN</w:t>
      </w:r>
      <w:proofErr w:type="spellEnd"/>
      <w:r w:rsidR="00924AF7">
        <w:t>-</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xml:space="preserve">, </w:t>
      </w:r>
      <w:proofErr w:type="spellStart"/>
      <w:r w:rsidR="00ED76D3">
        <w:t>ZmRoot</w:t>
      </w:r>
      <w:proofErr w:type="spellEnd"/>
      <w:r>
        <w:t>-K), a cationic amino acid t</w:t>
      </w:r>
      <w:r w:rsidR="00E16482">
        <w:t>ransporter (AC207755.3_FG005;</w:t>
      </w:r>
      <w:r w:rsidR="00485A86">
        <w:t xml:space="preserve"> </w:t>
      </w:r>
      <w:proofErr w:type="spellStart"/>
      <w:r w:rsidR="00485A86">
        <w:t>ZmPAN</w:t>
      </w:r>
      <w:proofErr w:type="spellEnd"/>
      <w:r w:rsidR="00485A86">
        <w:t xml:space="preserve">-Cd, </w:t>
      </w:r>
      <w:proofErr w:type="spellStart"/>
      <w:r w:rsidR="00485A86">
        <w:t>ZmPAN</w:t>
      </w:r>
      <w:proofErr w:type="spellEnd"/>
      <w:r>
        <w:t>-Mo), and an inosito</w:t>
      </w:r>
      <w:r w:rsidR="003E35A6">
        <w:t>l transporter (GRMZM2G142063;</w:t>
      </w:r>
      <w:r w:rsidR="00485A86">
        <w:t xml:space="preserve"> </w:t>
      </w:r>
      <w:proofErr w:type="spellStart"/>
      <w:r w:rsidR="00485A86">
        <w:t>ZmRoot</w:t>
      </w:r>
      <w:proofErr w:type="spellEnd"/>
      <w:r w:rsidR="00485A86">
        <w:t xml:space="preserve">-Fe, </w:t>
      </w:r>
      <w:proofErr w:type="spellStart"/>
      <w:r w:rsidR="00485A86">
        <w:t>ZmRoot</w:t>
      </w:r>
      <w:proofErr w:type="spellEnd"/>
      <w:r w:rsidR="00485A86">
        <w:t xml:space="preserve">-Cd, </w:t>
      </w:r>
      <w:proofErr w:type="spellStart"/>
      <w:r w:rsidR="00485A86">
        <w:t>ZmRoot-</w:t>
      </w:r>
      <w:r>
        <w:t>Sr</w:t>
      </w:r>
      <w:proofErr w:type="spellEnd"/>
      <w:r>
        <w:t>).</w:t>
      </w:r>
    </w:p>
    <w:p w:rsidR="008C22D3" w:rsidRPr="00E2578B" w:rsidRDefault="008C22D3" w:rsidP="008C22D3">
      <w:pPr>
        <w:rPr>
          <w:rFonts w:ascii="Times" w:eastAsia="Times New Roman" w:hAnsi="Times" w:cs="Times New Roman"/>
          <w:sz w:val="20"/>
          <w:szCs w:val="20"/>
        </w:rPr>
      </w:pPr>
      <w:r>
        <w:t>Cadmium was well measured and affected by substantial genetic variance</w:t>
      </w:r>
      <w:r w:rsidR="001C2F18">
        <w:t xml:space="preserve"> </w:t>
      </w:r>
      <w:r w:rsidR="001C2F18">
        <w:fldChar w:fldCharType="begin" w:fldLock="1"/>
      </w:r>
      <w:r w:rsidR="005B6F9E">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 xml:space="preserve">(GRMZM2G098239, </w:t>
      </w:r>
      <w:proofErr w:type="spellStart"/>
      <w:r w:rsidR="0078184A">
        <w:t>ZmPAN</w:t>
      </w:r>
      <w:proofErr w:type="spellEnd"/>
      <w:r w:rsidR="0078184A">
        <w:t>-Cd), which is</w:t>
      </w:r>
      <w:r>
        <w:t xml:space="preserve"> responsible for a step in the biosynthesis of hydrophobic barriers</w:t>
      </w:r>
      <w:r w:rsidR="00D319F4">
        <w:t xml:space="preserve"> </w:t>
      </w:r>
      <w:r w:rsidR="00D319F4">
        <w:fldChar w:fldCharType="begin" w:fldLock="1"/>
      </w:r>
      <w:r w:rsidR="000D3FBC">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in accumulation of ions and may point to root processes, rather than </w:t>
      </w:r>
      <w:proofErr w:type="spellStart"/>
      <w:r>
        <w:t>epicuticular</w:t>
      </w:r>
      <w:proofErr w:type="spellEnd"/>
      <w:r>
        <w:t xml:space="preserve"> waxes deposition, as the primary mode by which these genes may affect water dynamics. </w:t>
      </w:r>
      <w:ins w:id="215" w:author="Brian Dilkes" w:date="2017-09-26T14:41:00Z">
        <w:r w:rsidR="00987DF9">
          <w:t xml:space="preserve">An </w:t>
        </w:r>
      </w:ins>
      <w:r>
        <w:t>ARR1-like gene</w:t>
      </w:r>
      <w:ins w:id="216" w:author="Brian Dilkes" w:date="2017-09-26T14:41:00Z">
        <w:r w:rsidR="00987DF9">
          <w:t>,</w:t>
        </w:r>
      </w:ins>
      <w:r>
        <w:t xml:space="preserve"> GRMZM2G067702</w:t>
      </w:r>
      <w:ins w:id="217" w:author="Brian Dilkes" w:date="2017-09-26T14:41:00Z">
        <w:r w:rsidR="00987DF9">
          <w:t>,</w:t>
        </w:r>
      </w:ins>
      <w:r>
        <w:t xml:space="preserve"> was </w:t>
      </w:r>
      <w:r w:rsidR="00681884">
        <w:t xml:space="preserve">also </w:t>
      </w:r>
      <w:r>
        <w:t xml:space="preserve">an HPO gene associated with Cd. Previous work has shown that ARR genes from Arabidopsis are </w:t>
      </w:r>
      <w:del w:id="218" w:author="Brian Dilkes" w:date="2017-09-26T14:41:00Z">
        <w:r w:rsidDel="00987DF9">
          <w:delText xml:space="preserve">present </w:delText>
        </w:r>
      </w:del>
      <w:ins w:id="219" w:author="Brian Dilkes" w:date="2017-09-26T14:41:00Z">
        <w:r w:rsidR="00987DF9">
          <w:t xml:space="preserve">expressed </w:t>
        </w:r>
      </w:ins>
      <w:r>
        <w:t xml:space="preserve">in the stele where they regulate the activity of HKT1 </w:t>
      </w:r>
      <w:r w:rsidR="000D3FBC">
        <w:fldChar w:fldCharType="begin" w:fldLock="1"/>
      </w:r>
      <w:r w:rsidR="001C2F1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 xml:space="preserve">sowing </w:t>
      </w:r>
      <w:r w:rsidR="00B75E03">
        <w:t>(DAS)</w:t>
      </w:r>
      <w:r>
        <w:t>.</w:t>
      </w:r>
    </w:p>
    <w:p w:rsidR="008C22D3" w:rsidRDefault="008C22D3" w:rsidP="00EF1080">
      <w:pPr>
        <w:pStyle w:val="Heading3"/>
      </w:pPr>
      <w:commentRangeStart w:id="220"/>
      <w:del w:id="221" w:author="rob" w:date="2017-08-04T20:57:00Z">
        <w:r w:rsidDel="00014A81">
          <w:delText xml:space="preserve">Multi ionomic </w:delText>
        </w:r>
        <w:commentRangeStart w:id="222"/>
        <w:r w:rsidDel="00014A81">
          <w:delText>hits</w:delText>
        </w:r>
        <w:commentRangeEnd w:id="220"/>
        <w:r w:rsidR="000D226B" w:rsidDel="00014A81">
          <w:rPr>
            <w:rStyle w:val="CommentReference"/>
            <w:rFonts w:asciiTheme="minorHAnsi" w:eastAsiaTheme="minorHAnsi" w:hAnsiTheme="minorHAnsi" w:cs="Arial"/>
            <w:color w:val="auto"/>
          </w:rPr>
          <w:commentReference w:id="220"/>
        </w:r>
      </w:del>
      <w:ins w:id="223" w:author="rob" w:date="2017-08-04T20:58:00Z">
        <w:r w:rsidR="00014A81">
          <w:t xml:space="preserve">HPO </w:t>
        </w:r>
      </w:ins>
      <w:ins w:id="224" w:author="rob" w:date="2017-08-04T21:00:00Z">
        <w:r w:rsidR="00014A81">
          <w:t>gene d9 recapitulates ionomic phenotypes in gene mutants</w:t>
        </w:r>
      </w:ins>
      <w:commentRangeEnd w:id="222"/>
      <w:ins w:id="225" w:author="rob" w:date="2017-08-04T21:01:00Z">
        <w:r w:rsidR="00014A81">
          <w:rPr>
            <w:rStyle w:val="CommentReference"/>
            <w:rFonts w:asciiTheme="minorHAnsi" w:eastAsiaTheme="minorHAnsi" w:hAnsiTheme="minorHAnsi" w:cs="Arial"/>
            <w:color w:val="auto"/>
          </w:rPr>
          <w:commentReference w:id="222"/>
        </w:r>
      </w:ins>
    </w:p>
    <w:p w:rsidR="00BC497E" w:rsidRDefault="005E26BD" w:rsidP="007B42A1">
      <w:r>
        <w:t>One of</w:t>
      </w:r>
      <w:r w:rsidR="008C22D3">
        <w:t xml:space="preserve"> the </w:t>
      </w:r>
      <w:r>
        <w:t>high-confidence candidate</w:t>
      </w:r>
      <w:r w:rsidR="008C22D3">
        <w:t xml:space="preserve"> genes</w:t>
      </w:r>
      <w:r>
        <w:t xml:space="preserve">, which appeared in the HPO sets </w:t>
      </w:r>
      <w:del w:id="226" w:author="Brian Dilkes" w:date="2017-09-26T21:34:00Z">
        <w:r w:rsidDel="00A80DD0">
          <w:delText xml:space="preserve">for </w:delText>
        </w:r>
      </w:del>
      <w:ins w:id="227" w:author="Brian Dilkes" w:date="2017-09-26T21:34:00Z">
        <w:r w:rsidR="00A80DD0">
          <w:t xml:space="preserve">comparing </w:t>
        </w:r>
      </w:ins>
      <w:del w:id="228" w:author="Brian Dilkes" w:date="2017-09-26T14:42:00Z">
        <w:r w:rsidR="000561D7" w:rsidDel="00987DF9">
          <w:delText>Cd</w:delText>
        </w:r>
      </w:del>
      <w:ins w:id="229" w:author="Brian Dilkes" w:date="2017-09-26T14:42:00Z">
        <w:r w:rsidR="00987DF9">
          <w:t xml:space="preserve">Cd and the </w:t>
        </w:r>
        <w:proofErr w:type="spellStart"/>
        <w:r w:rsidR="00987DF9">
          <w:t>ZmRoot</w:t>
        </w:r>
        <w:proofErr w:type="spellEnd"/>
        <w:r w:rsidR="00987DF9">
          <w:t xml:space="preserve"> network</w:t>
        </w:r>
      </w:ins>
      <w:r>
        <w:t>,</w:t>
      </w:r>
      <w:r w:rsidR="008C22D3">
        <w:t xml:space="preserve"> is the Gibberellin (GA) signaling component and DELLA</w:t>
      </w:r>
      <w:ins w:id="230" w:author="Brian Dilkes" w:date="2017-09-26T14:42:00Z">
        <w:r w:rsidR="00987DF9">
          <w:t>-</w:t>
        </w:r>
      </w:ins>
      <w:r w:rsidR="008C22D3">
        <w:t xml:space="preserve">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rsidRPr="00987DF9">
        <w:rPr>
          <w:i/>
          <w:rPrChange w:id="231" w:author="Brian Dilkes" w:date="2017-09-26T14:42:00Z">
            <w:rPr/>
          </w:rPrChange>
        </w:rPr>
        <w:t>d</w:t>
      </w:r>
      <w:r w:rsidR="008C22D3" w:rsidRPr="00987DF9">
        <w:rPr>
          <w:i/>
          <w:rPrChange w:id="232" w:author="Brian Dilkes" w:date="2017-09-26T14:42:00Z">
            <w:rPr/>
          </w:rPrChange>
        </w:rPr>
        <w:t>9</w:t>
      </w:r>
      <w:ins w:id="233" w:author="Brian Dilkes" w:date="2017-09-26T14:43:00Z">
        <w:r w:rsidR="00987DF9">
          <w:t>;</w:t>
        </w:r>
      </w:ins>
      <w:del w:id="234" w:author="Brian Dilkes" w:date="2017-09-26T14:43:00Z">
        <w:r w:rsidR="00AA2A31" w:rsidDel="00987DF9">
          <w:delText>)</w:delText>
        </w:r>
      </w:del>
      <w:r w:rsidR="006847D7">
        <w:t xml:space="preserve"> </w:t>
      </w:r>
      <w:del w:id="235" w:author="Brian Dilkes" w:date="2017-09-26T14:43:00Z">
        <w:r w:rsidR="006847D7" w:rsidDel="00987DF9">
          <w:delText>and was included in the HPO set for Cd in the ZmRoot network</w:delText>
        </w:r>
        <w:r w:rsidR="00A570DC" w:rsidDel="00987DF9">
          <w:delText xml:space="preserve"> </w:delText>
        </w:r>
      </w:del>
      <w:r w:rsidR="00A570DC" w:rsidRPr="00A570DC">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570DC" w:rsidRPr="00A570DC">
        <w:fldChar w:fldCharType="separate"/>
      </w:r>
      <w:del w:id="236" w:author="Brian Dilkes" w:date="2017-09-26T14:43:00Z">
        <w:r w:rsidR="00C61012" w:rsidRPr="00C61012" w:rsidDel="00987DF9">
          <w:rPr>
            <w:noProof/>
          </w:rPr>
          <w:delText>(</w:delText>
        </w:r>
      </w:del>
      <w:r w:rsidR="00C61012" w:rsidRPr="00C61012">
        <w:rPr>
          <w:noProof/>
        </w:rPr>
        <w:t>Winkler and Freeling 1994)</w:t>
      </w:r>
      <w:r w:rsidR="00A570DC" w:rsidRPr="00A570DC">
        <w:fldChar w:fldCharType="end"/>
      </w:r>
      <w:r w:rsidR="008C22D3">
        <w:t>.</w:t>
      </w:r>
      <w:r w:rsidR="006A1DF4">
        <w:t xml:space="preserve"> </w:t>
      </w:r>
      <w:proofErr w:type="gramStart"/>
      <w:r w:rsidR="00917FCE" w:rsidRPr="00EB7EEB">
        <w:rPr>
          <w:i/>
        </w:rPr>
        <w:t>d</w:t>
      </w:r>
      <w:r w:rsidR="008C22D3" w:rsidRPr="00EB7EEB">
        <w:rPr>
          <w:i/>
        </w:rPr>
        <w:t>9</w:t>
      </w:r>
      <w:proofErr w:type="gramEnd"/>
      <w:r w:rsidR="00CF780B">
        <w:t xml:space="preserve"> </w:t>
      </w:r>
      <w:r w:rsidR="008C22D3">
        <w:t xml:space="preserve">is one of two DELLA </w:t>
      </w:r>
      <w:proofErr w:type="spellStart"/>
      <w:r w:rsidR="008C22D3">
        <w:t>paralogs</w:t>
      </w:r>
      <w:proofErr w:type="spellEnd"/>
      <w:r w:rsidR="008C22D3">
        <w:t xml:space="preserve"> in the maize genome</w:t>
      </w:r>
      <w:ins w:id="237" w:author="Brian Dilkes" w:date="2017-09-26T21:35:00Z">
        <w:r w:rsidR="00E251A5">
          <w:t xml:space="preserve">, </w:t>
        </w:r>
      </w:ins>
      <w:del w:id="238" w:author="Brian Dilkes" w:date="2017-09-26T21:35:00Z">
        <w:r w:rsidDel="00E251A5">
          <w:delText xml:space="preserve"> (</w:delText>
        </w:r>
      </w:del>
      <w:r w:rsidR="008C22D3">
        <w:t xml:space="preserve">the other is </w:t>
      </w:r>
      <w:r w:rsidR="00453439" w:rsidRPr="00EB7EEB">
        <w:rPr>
          <w:i/>
        </w:rPr>
        <w:t>d</w:t>
      </w:r>
      <w:r w:rsidR="008C22D3" w:rsidRPr="00EB7EEB">
        <w:rPr>
          <w:i/>
        </w:rPr>
        <w:t>warf8</w:t>
      </w:r>
      <w:del w:id="239" w:author="Brian Dilkes" w:date="2017-09-26T21:35:00Z">
        <w:r w:rsidDel="00E251A5">
          <w:delText>,</w:delText>
        </w:r>
      </w:del>
      <w:r>
        <w:t xml:space="preserve"> </w:t>
      </w:r>
      <w:ins w:id="240" w:author="Brian Dilkes" w:date="2017-09-26T21:35:00Z">
        <w:r w:rsidR="00E251A5">
          <w:t>(</w:t>
        </w:r>
      </w:ins>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w:t>
      </w:r>
      <w:ins w:id="241" w:author="Brian Dilkes" w:date="2017-09-26T21:35:00Z">
        <w:r w:rsidR="00E251A5">
          <w:t>s</w:t>
        </w:r>
      </w:ins>
      <w:r w:rsidR="008C22D3">
        <w:t xml:space="preserve">. </w:t>
      </w:r>
      <w:proofErr w:type="gramStart"/>
      <w:r w:rsidR="00453439" w:rsidRPr="00EB7EEB">
        <w:rPr>
          <w:i/>
        </w:rPr>
        <w:t>d</w:t>
      </w:r>
      <w:r w:rsidR="008C22D3" w:rsidRPr="00EB7EEB">
        <w:rPr>
          <w:i/>
        </w:rPr>
        <w:t>9</w:t>
      </w:r>
      <w:proofErr w:type="gramEnd"/>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w:t>
      </w:r>
      <w:proofErr w:type="spellStart"/>
      <w:r w:rsidR="00FF440E">
        <w:t>ZmRoot</w:t>
      </w:r>
      <w:proofErr w:type="spellEnd"/>
      <w:r w:rsidR="00FF440E">
        <w:t>)</w:t>
      </w:r>
      <w:r w:rsidR="008C22D3">
        <w:t xml:space="preserve">. </w:t>
      </w:r>
      <w:moveToRangeStart w:id="242" w:author="Brian Dilkes" w:date="2017-09-26T14:44:00Z" w:name="move368056408"/>
      <w:moveTo w:id="243" w:author="Brian Dilkes" w:date="2017-09-26T14:44:00Z">
        <w:del w:id="244" w:author="Brian Dilkes" w:date="2017-09-26T14:44:00Z">
          <w:r w:rsidR="00987DF9" w:rsidDel="00987DF9">
            <w:delText>However, t</w:delText>
          </w:r>
        </w:del>
      </w:moveTo>
      <w:ins w:id="245" w:author="Brian Dilkes" w:date="2017-09-26T14:44:00Z">
        <w:r w:rsidR="00987DF9">
          <w:t>T</w:t>
        </w:r>
      </w:ins>
      <w:moveTo w:id="246" w:author="Brian Dilkes" w:date="2017-09-26T14:44:00Z">
        <w:r w:rsidR="00987DF9">
          <w:t xml:space="preserve">here was only moderate, but positive co-expression between </w:t>
        </w:r>
        <w:r w:rsidR="00987DF9">
          <w:rPr>
            <w:i/>
          </w:rPr>
          <w:t>dwarf8</w:t>
        </w:r>
        <w:r w:rsidR="00987DF9">
          <w:t xml:space="preserve"> and </w:t>
        </w:r>
        <w:r w:rsidR="00987DF9" w:rsidRPr="00EB7EEB">
          <w:rPr>
            <w:i/>
          </w:rPr>
          <w:t>d9</w:t>
        </w:r>
        <w:r w:rsidR="00987DF9">
          <w:t xml:space="preserve"> (</w:t>
        </w:r>
        <w:proofErr w:type="spellStart"/>
        <w:r w:rsidR="00987DF9">
          <w:t>ZmRoot</w:t>
        </w:r>
        <w:proofErr w:type="spellEnd"/>
        <w:r w:rsidR="00987DF9">
          <w:t xml:space="preserve">: Z=1.03; </w:t>
        </w:r>
        <w:proofErr w:type="spellStart"/>
        <w:r w:rsidR="00987DF9">
          <w:t>ZmPAN</w:t>
        </w:r>
        <w:proofErr w:type="spellEnd"/>
        <w:proofErr w:type="gramStart"/>
        <w:r w:rsidR="00987DF9">
          <w:t>::</w:t>
        </w:r>
        <w:proofErr w:type="gramEnd"/>
        <w:r w:rsidR="00987DF9">
          <w:t xml:space="preserve"> Z=1.04). </w:t>
        </w:r>
      </w:moveTo>
      <w:moveToRangeEnd w:id="242"/>
      <w:r w:rsidR="008C22D3">
        <w:t>Given the indistinguishable phenotypes of the known</w:t>
      </w:r>
      <w:r w:rsidR="00917FCE">
        <w:t xml:space="preserve"> dominan</w:t>
      </w:r>
      <w:r w:rsidR="00C2329F">
        <w:t>t</w:t>
      </w:r>
      <w:r w:rsidR="008C22D3">
        <w:t xml:space="preserve"> </w:t>
      </w:r>
      <w:ins w:id="247" w:author="Brian Dilkes" w:date="2017-09-26T14:43:00Z">
        <w:r w:rsidR="00987DF9">
          <w:t xml:space="preserve">mutants of </w:t>
        </w:r>
        <w:r w:rsidR="00987DF9" w:rsidRPr="00987DF9">
          <w:rPr>
            <w:i/>
            <w:rPrChange w:id="248" w:author="Brian Dilkes" w:date="2017-09-26T14:43:00Z">
              <w:rPr/>
            </w:rPrChange>
          </w:rPr>
          <w:t>d8</w:t>
        </w:r>
        <w:r w:rsidR="00987DF9">
          <w:t xml:space="preserve"> and </w:t>
        </w:r>
        <w:r w:rsidR="00987DF9" w:rsidRPr="00987DF9">
          <w:rPr>
            <w:i/>
            <w:rPrChange w:id="249" w:author="Brian Dilkes" w:date="2017-09-26T14:43:00Z">
              <w:rPr/>
            </w:rPrChange>
          </w:rPr>
          <w:t>d9</w:t>
        </w:r>
      </w:ins>
      <w:del w:id="250" w:author="Brian Dilkes" w:date="2017-09-26T14:43:00Z">
        <w:r w:rsidR="008C22D3" w:rsidDel="00987DF9">
          <w:delText>D8 and D9 mutants</w:delText>
        </w:r>
      </w:del>
      <w:r w:rsidR="008C22D3">
        <w:t xml:space="preserve">,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 xml:space="preserve">The GA biosynthetic enzyme </w:t>
      </w:r>
      <w:proofErr w:type="spellStart"/>
      <w:r w:rsidR="004F33CF" w:rsidRPr="004F33CF">
        <w:t>Ent</w:t>
      </w:r>
      <w:proofErr w:type="spellEnd"/>
      <w:r w:rsidR="004F33CF" w:rsidRPr="004F33CF">
        <w:t xml:space="preserve"> </w:t>
      </w:r>
      <w:proofErr w:type="spellStart"/>
      <w:r w:rsidR="004F33CF" w:rsidRPr="004F33CF">
        <w:t>Kaurene</w:t>
      </w:r>
      <w:proofErr w:type="spellEnd"/>
      <w:r w:rsidR="004F33CF" w:rsidRPr="004F33CF">
        <w:t xml:space="preserv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xml:space="preserve">. </w:t>
      </w:r>
      <w:moveFromRangeStart w:id="251" w:author="Brian Dilkes" w:date="2017-09-26T14:44:00Z" w:name="move368056408"/>
      <w:moveFrom w:id="252" w:author="Brian Dilkes" w:date="2017-09-26T14:44:00Z">
        <w:r w:rsidR="00CE04D4" w:rsidDel="00987DF9">
          <w:t>However</w:t>
        </w:r>
        <w:r w:rsidR="002D396F" w:rsidDel="00987DF9">
          <w:t>,</w:t>
        </w:r>
        <w:r w:rsidR="00005604" w:rsidDel="00987DF9">
          <w:t xml:space="preserve"> there was only moderate, but positive co-expression between </w:t>
        </w:r>
        <w:r w:rsidR="00F23900" w:rsidDel="00987DF9">
          <w:rPr>
            <w:i/>
          </w:rPr>
          <w:t>dwarf8</w:t>
        </w:r>
        <w:r w:rsidR="00005604" w:rsidDel="00987DF9">
          <w:t xml:space="preserve"> and </w:t>
        </w:r>
        <w:r w:rsidR="00005604" w:rsidRPr="00EB7EEB" w:rsidDel="00987DF9">
          <w:rPr>
            <w:i/>
          </w:rPr>
          <w:t>d9</w:t>
        </w:r>
        <w:r w:rsidR="004F33CF" w:rsidDel="00987DF9">
          <w:t xml:space="preserve"> (</w:t>
        </w:r>
        <w:r w:rsidR="00493E27" w:rsidDel="00987DF9">
          <w:t xml:space="preserve">ZmRoot: </w:t>
        </w:r>
        <w:r w:rsidR="004F33CF" w:rsidDel="00987DF9">
          <w:t>Z=1.03</w:t>
        </w:r>
        <w:r w:rsidR="00F36C23" w:rsidDel="00987DF9">
          <w:t>;</w:t>
        </w:r>
        <w:r w:rsidR="00493E27" w:rsidDel="00987DF9">
          <w:t xml:space="preserve"> ZmPAN::</w:t>
        </w:r>
        <w:r w:rsidR="00005604" w:rsidDel="00987DF9">
          <w:t xml:space="preserve"> Z=1.04</w:t>
        </w:r>
        <w:r w:rsidR="004F33CF" w:rsidDel="00987DF9">
          <w:t>)</w:t>
        </w:r>
        <w:r w:rsidR="00093372" w:rsidDel="00987DF9">
          <w:t xml:space="preserve">. </w:t>
        </w:r>
      </w:moveFrom>
      <w:moveFromRangeEnd w:id="251"/>
      <w:r w:rsidR="004F33CF" w:rsidRPr="004F33CF">
        <w:t xml:space="preserve">This gene is required for the biosynthesis of bioactive GA via </w:t>
      </w:r>
      <w:proofErr w:type="spellStart"/>
      <w:r w:rsidR="004F33CF" w:rsidRPr="004F33CF">
        <w:t>ent-Kaurene</w:t>
      </w:r>
      <w:proofErr w:type="spellEnd"/>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rsidR="00BC497E" w:rsidRPr="00861C5C" w:rsidRDefault="00BC497E" w:rsidP="00BC497E">
      <w:pPr>
        <w:pStyle w:val="Heading3"/>
        <w:rPr>
          <w:highlight w:val="red"/>
        </w:rPr>
      </w:pPr>
      <w:bookmarkStart w:id="253" w:name="_Ref484091798"/>
      <w:r w:rsidRPr="00861C5C">
        <w:rPr>
          <w:highlight w:val="red"/>
        </w:rPr>
        <w:t>Fig</w:t>
      </w:r>
      <w:r w:rsidR="00BA55F6" w:rsidRPr="00861C5C">
        <w:rPr>
          <w:highlight w:val="red"/>
        </w:rPr>
        <w:t>.</w:t>
      </w:r>
      <w:r w:rsidR="00663C67" w:rsidRPr="00861C5C">
        <w:rPr>
          <w:highlight w:val="red"/>
        </w:rPr>
        <w:t xml:space="preserve"> 9</w:t>
      </w:r>
      <w:bookmarkEnd w:id="253"/>
    </w:p>
    <w:p w:rsidR="00BC497E" w:rsidRPr="00861C5C" w:rsidRDefault="00402BBA" w:rsidP="00BC497E">
      <w:pPr>
        <w:pStyle w:val="Heading4"/>
        <w:rPr>
          <w:highlight w:val="red"/>
        </w:rPr>
      </w:pPr>
      <w:r w:rsidRPr="00861C5C">
        <w:rPr>
          <w:highlight w:val="red"/>
        </w:rPr>
        <w:t>Ionomic profiles</w:t>
      </w:r>
      <w:r w:rsidR="00BC497E" w:rsidRPr="00861C5C">
        <w:rPr>
          <w:highlight w:val="red"/>
        </w:rPr>
        <w:t xml:space="preserve"> of D8 and D9 mutants </w:t>
      </w:r>
    </w:p>
    <w:p w:rsidR="009D3B04" w:rsidRDefault="00BC497E" w:rsidP="00BC497E">
      <w:r w:rsidRPr="00861C5C">
        <w:rPr>
          <w:highlight w:val="red"/>
        </w:rPr>
        <w:t xml:space="preserve">Explanation of </w:t>
      </w:r>
      <w:commentRangeStart w:id="254"/>
      <w:r w:rsidRPr="00861C5C">
        <w:rPr>
          <w:highlight w:val="red"/>
        </w:rPr>
        <w:t>boxplots</w:t>
      </w:r>
      <w:commentRangeEnd w:id="254"/>
      <w:r w:rsidR="00D66B87" w:rsidRPr="00861C5C">
        <w:rPr>
          <w:rStyle w:val="CommentReference"/>
          <w:highlight w:val="red"/>
        </w:rPr>
        <w:commentReference w:id="254"/>
      </w:r>
      <w:ins w:id="255" w:author="Brian Dilkes" w:date="2017-09-26T23:07:00Z">
        <w:r w:rsidR="003611E8">
          <w:t xml:space="preserve"> </w:t>
        </w:r>
        <w:proofErr w:type="spellStart"/>
        <w:r w:rsidR="003611E8">
          <w:t>Boxplots</w:t>
        </w:r>
        <w:proofErr w:type="spellEnd"/>
        <w:r w:rsidR="003611E8">
          <w:t xml:space="preserve"> displaying mean I DIDN'T MAKE THEM ASK SOMEBODY ELSE and ranges with </w:t>
        </w:r>
        <w:proofErr w:type="spellStart"/>
        <w:r w:rsidR="003611E8">
          <w:t>pvalues</w:t>
        </w:r>
        <w:proofErr w:type="spellEnd"/>
        <w:r w:rsidR="003611E8">
          <w:t xml:space="preserve"> </w:t>
        </w:r>
      </w:ins>
      <w:ins w:id="256" w:author="Brian Dilkes" w:date="2017-09-26T23:49:00Z">
        <w:r w:rsidR="007A4AAC">
          <w:t>from</w:t>
        </w:r>
      </w:ins>
      <w:ins w:id="257" w:author="Brian Dilkes" w:date="2017-09-26T23:07:00Z">
        <w:r w:rsidR="003611E8">
          <w:t xml:space="preserve"> pair-wise </w:t>
        </w:r>
      </w:ins>
      <w:ins w:id="258" w:author="Brian Dilkes" w:date="2017-09-26T23:49:00Z">
        <w:r w:rsidR="007A4AAC">
          <w:t xml:space="preserve">t-tests </w:t>
        </w:r>
      </w:ins>
      <w:ins w:id="259" w:author="Brian Dilkes" w:date="2017-09-26T23:07:00Z">
        <w:r w:rsidR="003611E8">
          <w:t>compar</w:t>
        </w:r>
      </w:ins>
      <w:ins w:id="260" w:author="Brian Dilkes" w:date="2017-09-26T23:49:00Z">
        <w:r w:rsidR="007A4AAC">
          <w:t>ing</w:t>
        </w:r>
      </w:ins>
      <w:ins w:id="261" w:author="Brian Dilkes" w:date="2017-09-26T23:08:00Z">
        <w:r w:rsidR="003611E8">
          <w:t xml:space="preserve"> wildtype</w:t>
        </w:r>
      </w:ins>
      <w:ins w:id="262" w:author="Brian Dilkes" w:date="2017-09-26T23:07:00Z">
        <w:r w:rsidR="003611E8">
          <w:t xml:space="preserve"> </w:t>
        </w:r>
      </w:ins>
      <w:ins w:id="263" w:author="Brian Dilkes" w:date="2017-09-26T23:08:00Z">
        <w:r w:rsidR="003611E8">
          <w:t xml:space="preserve">and mutant siblings for </w:t>
        </w:r>
        <w:r w:rsidR="003611E8" w:rsidRPr="003611E8">
          <w:rPr>
            <w:highlight w:val="yellow"/>
            <w:rPrChange w:id="264" w:author="Brian Dilkes" w:date="2017-09-26T23:08:00Z">
              <w:rPr/>
            </w:rPrChange>
          </w:rPr>
          <w:t>N</w:t>
        </w:r>
        <w:r w:rsidR="003611E8">
          <w:t xml:space="preserve"> elements. </w:t>
        </w:r>
      </w:ins>
    </w:p>
    <w:p w:rsidR="00BC497E" w:rsidRDefault="00296603" w:rsidP="00BC497E">
      <w:ins w:id="265" w:author="Brian Dilkes" w:date="2017-09-26T23:26:00Z">
        <w:r>
          <w:t xml:space="preserve">To test for an impact of GA signaling on the ionome, </w:t>
        </w:r>
      </w:ins>
      <w:ins w:id="266" w:author="Brian Dilkes" w:date="2017-09-26T23:27:00Z">
        <w:r>
          <w:t xml:space="preserve">and provide single-locus tests, </w:t>
        </w:r>
      </w:ins>
      <w:ins w:id="267" w:author="Brian Dilkes" w:date="2017-09-26T23:26:00Z">
        <w:r>
          <w:t>w</w:t>
        </w:r>
      </w:ins>
      <w:del w:id="268" w:author="Brian Dilkes" w:date="2017-09-26T23:26:00Z">
        <w:r w:rsidR="009D3B04" w:rsidRPr="009D3B04" w:rsidDel="00296603">
          <w:delText>W</w:delText>
        </w:r>
      </w:del>
      <w:r w:rsidR="009D3B04" w:rsidRPr="009D3B04">
        <w:t xml:space="preserve">e </w:t>
      </w:r>
      <w:del w:id="269" w:author="Brian Dilkes" w:date="2017-09-26T23:27:00Z">
        <w:r w:rsidR="009D3B04" w:rsidRPr="009D3B04" w:rsidDel="00765696">
          <w:delText xml:space="preserve">used </w:delText>
        </w:r>
      </w:del>
      <w:ins w:id="270" w:author="Brian Dilkes" w:date="2017-09-26T23:27:00Z">
        <w:r w:rsidR="00765696">
          <w:t>grew</w:t>
        </w:r>
        <w:r w:rsidR="00765696" w:rsidRPr="009D3B04">
          <w:t xml:space="preserve"> </w:t>
        </w:r>
      </w:ins>
      <w:ins w:id="271" w:author="Brian Dilkes" w:date="2017-09-26T23:26:00Z">
        <w:r>
          <w:t xml:space="preserve">the </w:t>
        </w:r>
      </w:ins>
      <w:r w:rsidR="009D3B04" w:rsidRPr="009D3B04">
        <w:t xml:space="preserve">dominant GA-insensitive mutants </w:t>
      </w:r>
      <w:del w:id="272" w:author="Brian Dilkes" w:date="2017-09-26T23:27:00Z">
        <w:r w:rsidR="009D3B04" w:rsidRPr="009D3B04" w:rsidDel="00765696">
          <w:delText xml:space="preserve">of both of the DELLA domain genes to provide single-locus tests of the role of GA signaling in determining the seed ionome. Seeds from </w:delText>
        </w:r>
      </w:del>
      <w:r w:rsidR="009D3B04" w:rsidRPr="00DD6636">
        <w:rPr>
          <w:i/>
          <w:rPrChange w:id="273" w:author="Brian Dilkes" w:date="2017-09-26T13:25:00Z">
            <w:rPr/>
          </w:rPrChange>
        </w:rPr>
        <w:t>D9</w:t>
      </w:r>
      <w:ins w:id="274" w:author="Brian Dilkes" w:date="2017-09-26T13:25:00Z">
        <w:r w:rsidR="00DD6636" w:rsidRPr="00DD6636">
          <w:rPr>
            <w:i/>
            <w:rPrChange w:id="275" w:author="Brian Dilkes" w:date="2017-09-26T13:25:00Z">
              <w:rPr/>
            </w:rPrChange>
          </w:rPr>
          <w:t>-1</w:t>
        </w:r>
      </w:ins>
      <w:r w:rsidR="009D3B04" w:rsidRPr="009D3B04">
        <w:t xml:space="preserve"> and </w:t>
      </w:r>
      <w:r w:rsidR="009D3B04" w:rsidRPr="00DD6636">
        <w:rPr>
          <w:i/>
          <w:rPrChange w:id="276" w:author="Brian Dilkes" w:date="2017-09-26T13:25:00Z">
            <w:rPr/>
          </w:rPrChange>
        </w:rPr>
        <w:t>D8</w:t>
      </w:r>
      <w:ins w:id="277" w:author="Brian Dilkes" w:date="2017-09-26T13:25:00Z">
        <w:r w:rsidR="00DD6636" w:rsidRPr="00DD6636">
          <w:rPr>
            <w:i/>
            <w:rPrChange w:id="278" w:author="Brian Dilkes" w:date="2017-09-26T13:25:00Z">
              <w:rPr/>
            </w:rPrChange>
          </w:rPr>
          <w:t>-mpl</w:t>
        </w:r>
      </w:ins>
      <w:r w:rsidR="009D3B04" w:rsidRPr="009D3B04">
        <w:t xml:space="preserve"> and their null segregating sibling</w:t>
      </w:r>
      <w:ins w:id="279" w:author="Brian Dilkes" w:date="2017-09-26T23:27:00Z">
        <w:r w:rsidR="00765696">
          <w:t xml:space="preserve">s. </w:t>
        </w:r>
      </w:ins>
      <w:r w:rsidR="009D3B04" w:rsidRPr="009D3B04">
        <w:t xml:space="preserve"> </w:t>
      </w:r>
      <w:ins w:id="280" w:author="Brian Dilkes" w:date="2017-09-26T23:27:00Z">
        <w:r w:rsidR="00765696">
          <w:t>L</w:t>
        </w:r>
      </w:ins>
      <w:del w:id="281" w:author="Brian Dilkes" w:date="2017-09-26T23:27:00Z">
        <w:r w:rsidR="009D3B04" w:rsidRPr="009D3B04" w:rsidDel="00765696">
          <w:delText>l</w:delText>
        </w:r>
      </w:del>
      <w:proofErr w:type="gramStart"/>
      <w:r w:rsidR="009D3B04" w:rsidRPr="009D3B04">
        <w:t>ines</w:t>
      </w:r>
      <w:proofErr w:type="gramEnd"/>
      <w:r w:rsidR="009D3B04" w:rsidRPr="009D3B04">
        <w:t xml:space="preserve"> were grown in the field and kernels’ element profiles analyzed. The dominant </w:t>
      </w:r>
      <w:r w:rsidR="009D3B04" w:rsidRPr="00DD6636">
        <w:rPr>
          <w:i/>
          <w:rPrChange w:id="282" w:author="Brian Dilkes" w:date="2017-09-26T13:25:00Z">
            <w:rPr/>
          </w:rPrChange>
        </w:rPr>
        <w:t>D8-mpl</w:t>
      </w:r>
      <w:r w:rsidR="009D3B04" w:rsidRPr="009D3B04">
        <w:t xml:space="preserve"> and </w:t>
      </w:r>
      <w:r w:rsidR="009D3B04" w:rsidRPr="00DD6636">
        <w:rPr>
          <w:i/>
          <w:rPrChange w:id="283" w:author="Brian Dilkes" w:date="2017-09-26T13:25:00Z">
            <w:rPr/>
          </w:rPrChange>
        </w:rPr>
        <w:t>D9-</w:t>
      </w:r>
      <w:r w:rsidR="00453439" w:rsidRPr="00DD6636">
        <w:rPr>
          <w:i/>
          <w:rPrChange w:id="284" w:author="Brian Dilkes" w:date="2017-09-26T13:25:00Z">
            <w:rPr/>
          </w:rPrChange>
        </w:rPr>
        <w:t>1</w:t>
      </w:r>
      <w:r w:rsidR="009D3B04" w:rsidRPr="009D3B04">
        <w:t xml:space="preserve"> alleles have roughly equivalent effects on above-ground plant growth and similar GA-insensitivity phenotypes </w:t>
      </w:r>
      <w:ins w:id="285" w:author="Brian Dilkes" w:date="2017-09-26T13:25:00Z">
        <w:r w:rsidR="00DD6636">
          <w:t xml:space="preserve">in the shoots </w:t>
        </w:r>
      </w:ins>
      <w:r w:rsidR="00A775A9">
        <w:fldChar w:fldCharType="begin" w:fldLock="1"/>
      </w:r>
      <w:r w:rsidR="009430C5">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00A775A9">
        <w:fldChar w:fldCharType="separate"/>
      </w:r>
      <w:r w:rsidR="00C61012" w:rsidRPr="00C61012">
        <w:rPr>
          <w:noProof/>
        </w:rPr>
        <w:t>(Winkler and Freeling 1994)</w:t>
      </w:r>
      <w:r w:rsidR="00A775A9">
        <w:fldChar w:fldCharType="end"/>
      </w:r>
      <w:r w:rsidR="009D3B04"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009D3B04"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009D3B04" w:rsidRPr="009D3B04">
        <w:t xml:space="preserve">. Both dwarf lines had significantly different elemental compositions from their wild type siblings. A joint analysis </w:t>
      </w:r>
      <w:ins w:id="286" w:author="Brian Dilkes" w:date="2017-09-26T23:25:00Z">
        <w:r>
          <w:t xml:space="preserve">by </w:t>
        </w:r>
        <w:proofErr w:type="spellStart"/>
        <w:r>
          <w:t>ttests</w:t>
        </w:r>
        <w:proofErr w:type="spellEnd"/>
        <w:r>
          <w:t xml:space="preserve"> between least-squared means comparing dwarfs and </w:t>
        </w:r>
        <w:proofErr w:type="spellStart"/>
        <w:r>
          <w:t>wildtypes</w:t>
        </w:r>
        <w:proofErr w:type="spellEnd"/>
        <w:r>
          <w:t xml:space="preserve"> </w:t>
        </w:r>
      </w:ins>
      <w:r w:rsidR="009D3B04" w:rsidRPr="009D3B04">
        <w:t xml:space="preserve">revealed that </w:t>
      </w:r>
      <w:ins w:id="287" w:author="Brian Dilkes" w:date="2017-09-26T23:25:00Z">
        <w:r>
          <w:rPr>
            <w:rFonts w:ascii="Helvetica" w:hAnsi="Helvetica" w:cs="Helvetica"/>
            <w:sz w:val="24"/>
            <w:szCs w:val="24"/>
          </w:rPr>
          <w:t xml:space="preserve">Mg, P, S, Fe, Cu, </w:t>
        </w:r>
        <w:proofErr w:type="spellStart"/>
        <w:proofErr w:type="gramStart"/>
        <w:r>
          <w:rPr>
            <w:rFonts w:ascii="Helvetica" w:hAnsi="Helvetica" w:cs="Helvetica"/>
            <w:sz w:val="24"/>
            <w:szCs w:val="24"/>
          </w:rPr>
          <w:t>Sr</w:t>
        </w:r>
        <w:proofErr w:type="spellEnd"/>
        <w:r w:rsidRPr="009D3B04" w:rsidDel="00296603">
          <w:t xml:space="preserve"> </w:t>
        </w:r>
        <w:r>
          <w:t xml:space="preserve"> </w:t>
        </w:r>
      </w:ins>
      <w:proofErr w:type="gramEnd"/>
      <w:del w:id="288" w:author="Brian Dilkes" w:date="2017-09-26T23:25:00Z">
        <w:r w:rsidR="009D3B04" w:rsidRPr="009D3B04" w:rsidDel="00296603">
          <w:delText xml:space="preserve">Cu, Fe, P and Sr </w:delText>
        </w:r>
      </w:del>
      <w:r w:rsidR="009D3B04" w:rsidRPr="009D3B04">
        <w:t>were higher in the dwarf</w:t>
      </w:r>
      <w:del w:id="289" w:author="Brian Dilkes" w:date="2017-09-26T22:27:00Z">
        <w:r w:rsidR="009D3B04" w:rsidRPr="009D3B04" w:rsidDel="006859CA">
          <w:delText xml:space="preserve"> lines</w:delText>
        </w:r>
        <w:r w:rsidR="00CE04D4" w:rsidDel="006859CA">
          <w:delText xml:space="preserve"> (</w:delText>
        </w:r>
        <w:r w:rsidR="00CE04D4" w:rsidRPr="004F3BDC" w:rsidDel="006859CA">
          <w:rPr>
            <w:highlight w:val="yellow"/>
          </w:rPr>
          <w:delText>p &lt; xxx, test</w:delText>
        </w:r>
        <w:r w:rsidR="00CE04D4" w:rsidDel="006859CA">
          <w:delText>)</w:delText>
        </w:r>
      </w:del>
      <w:ins w:id="290" w:author="Brian Dilkes" w:date="2017-09-26T22:27:00Z">
        <w:r w:rsidR="006859CA">
          <w:t xml:space="preserve"> </w:t>
        </w:r>
        <w:r w:rsidR="003611E8">
          <w:t>than wildtype seeds</w:t>
        </w:r>
      </w:ins>
      <w:r w:rsidR="009D3B04" w:rsidRPr="009D3B04">
        <w:t xml:space="preserve">. In addition to the elements that were different in the joint model, </w:t>
      </w:r>
      <w:r w:rsidR="009D3B04" w:rsidRPr="00DD6636">
        <w:rPr>
          <w:i/>
          <w:rPrChange w:id="291" w:author="Brian Dilkes" w:date="2017-09-26T13:26:00Z">
            <w:rPr/>
          </w:rPrChange>
        </w:rPr>
        <w:t>D9</w:t>
      </w:r>
      <w:ins w:id="292" w:author="Brian Dilkes" w:date="2017-09-26T13:26:00Z">
        <w:r w:rsidR="00DD6636" w:rsidRPr="00DD6636">
          <w:rPr>
            <w:i/>
            <w:rPrChange w:id="293" w:author="Brian Dilkes" w:date="2017-09-26T13:26:00Z">
              <w:rPr/>
            </w:rPrChange>
          </w:rPr>
          <w:t>-1</w:t>
        </w:r>
      </w:ins>
      <w:r w:rsidR="009D3B04" w:rsidRPr="009D3B04">
        <w:t xml:space="preserve"> was also significantly different </w:t>
      </w:r>
      <w:del w:id="294" w:author="Brian Dilkes" w:date="2017-09-26T23:32:00Z">
        <w:r w:rsidR="009D3B04" w:rsidRPr="009D3B04" w:rsidDel="00765696">
          <w:delText xml:space="preserve">for </w:delText>
        </w:r>
      </w:del>
      <w:ins w:id="295" w:author="Brian Dilkes" w:date="2017-09-26T23:32:00Z">
        <w:r w:rsidR="00765696">
          <w:t>from its wildtype siblings, by t test (p &lt; 0.05) for</w:t>
        </w:r>
        <w:r w:rsidR="00765696" w:rsidRPr="009D3B04">
          <w:t xml:space="preserve"> </w:t>
        </w:r>
      </w:ins>
      <w:ins w:id="296" w:author="Brian Dilkes" w:date="2017-09-26T23:09:00Z">
        <w:r w:rsidR="003611E8">
          <w:t xml:space="preserve">Na </w:t>
        </w:r>
      </w:ins>
      <w:ins w:id="297" w:author="Brian Dilkes" w:date="2017-09-26T23:32:00Z">
        <w:r w:rsidR="00765696">
          <w:t xml:space="preserve">content </w:t>
        </w:r>
      </w:ins>
      <w:ins w:id="298" w:author="Brian Dilkes" w:date="2017-09-26T23:09:00Z">
        <w:r w:rsidR="003611E8">
          <w:t xml:space="preserve">and seed </w:t>
        </w:r>
      </w:ins>
      <w:ins w:id="299" w:author="Brian Dilkes" w:date="2017-09-26T23:32:00Z">
        <w:r w:rsidR="00765696">
          <w:t>weight</w:t>
        </w:r>
      </w:ins>
      <w:del w:id="300" w:author="Brian Dilkes" w:date="2017-09-26T23:09:00Z">
        <w:r w:rsidR="009D3B04" w:rsidRPr="009D3B04" w:rsidDel="003611E8">
          <w:delText>S</w:delText>
        </w:r>
      </w:del>
      <w:r w:rsidR="009D3B04" w:rsidRPr="009D3B04">
        <w:t xml:space="preserve">. </w:t>
      </w:r>
      <w:ins w:id="301" w:author="Brian Dilkes" w:date="2017-09-26T23:32:00Z">
        <w:r w:rsidR="00765696">
          <w:t xml:space="preserve">Dominant mutants of </w:t>
        </w:r>
      </w:ins>
      <w:ins w:id="302" w:author="Brian Dilkes" w:date="2017-09-26T23:33:00Z">
        <w:r w:rsidR="00765696" w:rsidRPr="00765696">
          <w:rPr>
            <w:i/>
            <w:rPrChange w:id="303" w:author="Brian Dilkes" w:date="2017-09-26T23:33:00Z">
              <w:rPr/>
            </w:rPrChange>
          </w:rPr>
          <w:t>d</w:t>
        </w:r>
      </w:ins>
      <w:del w:id="304" w:author="Brian Dilkes" w:date="2017-09-26T23:32:00Z">
        <w:r w:rsidR="009D3B04" w:rsidRPr="00765696" w:rsidDel="00765696">
          <w:rPr>
            <w:i/>
            <w:rPrChange w:id="305" w:author="Brian Dilkes" w:date="2017-09-26T23:33:00Z">
              <w:rPr/>
            </w:rPrChange>
          </w:rPr>
          <w:delText>D</w:delText>
        </w:r>
      </w:del>
      <w:r w:rsidR="009D3B04" w:rsidRPr="00765696">
        <w:rPr>
          <w:i/>
          <w:rPrChange w:id="306" w:author="Brian Dilkes" w:date="2017-09-26T23:33:00Z">
            <w:rPr/>
          </w:rPrChange>
        </w:rPr>
        <w:t>8</w:t>
      </w:r>
      <w:r w:rsidR="009D3B04" w:rsidRPr="009D3B04">
        <w:t xml:space="preserve">, which is expressed in roots at lower levels than </w:t>
      </w:r>
      <w:del w:id="307" w:author="Brian Dilkes" w:date="2017-09-26T23:33:00Z">
        <w:r w:rsidR="009D3B04" w:rsidRPr="00765696" w:rsidDel="00765696">
          <w:rPr>
            <w:i/>
            <w:rPrChange w:id="308" w:author="Brian Dilkes" w:date="2017-09-26T23:33:00Z">
              <w:rPr/>
            </w:rPrChange>
          </w:rPr>
          <w:delText xml:space="preserve">D9 </w:delText>
        </w:r>
      </w:del>
      <w:ins w:id="309" w:author="Brian Dilkes" w:date="2017-09-26T23:33:00Z">
        <w:r w:rsidR="00765696" w:rsidRPr="00765696">
          <w:rPr>
            <w:i/>
            <w:rPrChange w:id="310" w:author="Brian Dilkes" w:date="2017-09-26T23:33:00Z">
              <w:rPr/>
            </w:rPrChange>
          </w:rPr>
          <w:t>d9</w:t>
        </w:r>
        <w:r w:rsidR="00765696" w:rsidRPr="009D3B04">
          <w:t xml:space="preserve"> </w:t>
        </w:r>
      </w:ins>
      <w:r w:rsidR="009D3B04" w:rsidRPr="009D3B04">
        <w:t>but many fold higher levels in shoots</w:t>
      </w:r>
      <w:ins w:id="311" w:author="Brian Dilkes" w:date="2017-09-26T13:26:00Z">
        <w:r w:rsidR="00DD6636">
          <w:t xml:space="preserve">, as assessed from </w:t>
        </w:r>
        <w:proofErr w:type="spellStart"/>
        <w:r w:rsidR="00DD6636">
          <w:t>RNAseq</w:t>
        </w:r>
        <w:proofErr w:type="spellEnd"/>
        <w:r w:rsidR="00DD6636">
          <w:t xml:space="preserve"> data curated on the </w:t>
        </w:r>
        <w:proofErr w:type="spellStart"/>
        <w:r w:rsidR="00DD6636">
          <w:t>Qteller</w:t>
        </w:r>
        <w:proofErr w:type="spellEnd"/>
        <w:r w:rsidR="00DD6636">
          <w:t xml:space="preserve"> website (qteller.org)</w:t>
        </w:r>
      </w:ins>
      <w:r w:rsidR="00CE04D4">
        <w:t xml:space="preserve"> </w:t>
      </w:r>
      <w:commentRangeStart w:id="312"/>
      <w:r w:rsidR="00046958" w:rsidRPr="00046958">
        <w:rPr>
          <w:highlight w:val="cyan"/>
        </w:rPr>
        <w:t>[cite]</w:t>
      </w:r>
      <w:commentRangeEnd w:id="312"/>
      <w:r w:rsidR="00540064">
        <w:rPr>
          <w:rStyle w:val="CommentReference"/>
        </w:rPr>
        <w:commentReference w:id="312"/>
      </w:r>
      <w:r w:rsidR="009D3B04" w:rsidRPr="009D3B04">
        <w:t xml:space="preserve">, also was significantly greater in </w:t>
      </w:r>
      <w:ins w:id="313" w:author="Brian Dilkes" w:date="2017-09-26T23:34:00Z">
        <w:r w:rsidR="00765696">
          <w:t xml:space="preserve">and Cd and </w:t>
        </w:r>
      </w:ins>
      <w:r w:rsidR="009D3B04" w:rsidRPr="009D3B04">
        <w:t xml:space="preserve">Mo accumulation. It is possible that </w:t>
      </w:r>
      <w:del w:id="314" w:author="Brian Dilkes" w:date="2017-09-26T23:33:00Z">
        <w:r w:rsidR="009D3B04" w:rsidRPr="00765696" w:rsidDel="00765696">
          <w:rPr>
            <w:i/>
            <w:rPrChange w:id="315" w:author="Brian Dilkes" w:date="2017-09-26T23:33:00Z">
              <w:rPr/>
            </w:rPrChange>
          </w:rPr>
          <w:delText xml:space="preserve">D8 </w:delText>
        </w:r>
      </w:del>
      <w:ins w:id="316" w:author="Brian Dilkes" w:date="2017-09-26T23:33:00Z">
        <w:r w:rsidR="00765696" w:rsidRPr="00765696">
          <w:rPr>
            <w:i/>
          </w:rPr>
          <w:t>D</w:t>
        </w:r>
        <w:r w:rsidR="00765696" w:rsidRPr="00765696">
          <w:rPr>
            <w:i/>
            <w:rPrChange w:id="317" w:author="Brian Dilkes" w:date="2017-09-26T23:33:00Z">
              <w:rPr/>
            </w:rPrChange>
          </w:rPr>
          <w:t>8-mpl</w:t>
        </w:r>
        <w:r w:rsidR="00765696" w:rsidRPr="009D3B04">
          <w:t xml:space="preserve"> </w:t>
        </w:r>
      </w:ins>
      <w:r w:rsidR="009D3B04" w:rsidRPr="009D3B04">
        <w:t>has a shoot-driven effect on Mo accumulation in the seed</w:t>
      </w:r>
      <w:ins w:id="318" w:author="Brian Dilkes" w:date="2017-09-26T14:49:00Z">
        <w:r w:rsidR="00987DF9">
          <w:t>,</w:t>
        </w:r>
      </w:ins>
      <w:r w:rsidR="009D3B04" w:rsidRPr="009D3B04">
        <w:t xml:space="preserve">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009D3B04" w:rsidRPr="009D3B04">
        <w:t xml:space="preserve"> identified a large effect QTL affecting Mo and containing the Mot1 gene </w:t>
      </w:r>
      <w:commentRangeStart w:id="319"/>
      <w:r w:rsidR="009D3B04" w:rsidRPr="009D3B04">
        <w:t>a mere 22 Mb away from</w:t>
      </w:r>
      <w:commentRangeEnd w:id="319"/>
      <w:r w:rsidR="00710CD8">
        <w:rPr>
          <w:rStyle w:val="CommentReference"/>
        </w:rPr>
        <w:commentReference w:id="319"/>
      </w:r>
      <w:r w:rsidR="009D3B04" w:rsidRPr="009D3B04">
        <w:t xml:space="preserve"> D8</w:t>
      </w:r>
      <w:ins w:id="320" w:author="Brian Dilkes" w:date="2017-09-26T14:50:00Z">
        <w:r w:rsidR="00987DF9">
          <w:t xml:space="preserve">. As </w:t>
        </w:r>
      </w:ins>
      <w:del w:id="321" w:author="Brian Dilkes" w:date="2017-09-26T14:50:00Z">
        <w:r w:rsidR="009D3B04" w:rsidRPr="009D3B04" w:rsidDel="00987DF9">
          <w:delText xml:space="preserve">, </w:delText>
        </w:r>
      </w:del>
      <w:r w:rsidR="009D3B04" w:rsidRPr="009D3B04">
        <w:t xml:space="preserve">the allele </w:t>
      </w:r>
      <w:del w:id="322" w:author="Brian Dilkes" w:date="2017-09-26T14:50:00Z">
        <w:r w:rsidR="009D3B04" w:rsidRPr="009D3B04" w:rsidDel="00987DF9">
          <w:delText xml:space="preserve">of </w:delText>
        </w:r>
      </w:del>
      <w:ins w:id="323" w:author="Brian Dilkes" w:date="2017-09-26T14:50:00Z">
        <w:r w:rsidR="00987DF9">
          <w:t>at Mot1</w:t>
        </w:r>
      </w:ins>
      <w:del w:id="324" w:author="Brian Dilkes" w:date="2017-09-26T14:50:00Z">
        <w:r w:rsidR="009D3B04" w:rsidRPr="009D3B04" w:rsidDel="00987DF9">
          <w:delText>which</w:delText>
        </w:r>
      </w:del>
      <w:r w:rsidR="009D3B04" w:rsidRPr="009D3B04">
        <w:t xml:space="preserve"> is unknown in the original </w:t>
      </w:r>
      <w:r w:rsidR="009D3B04" w:rsidRPr="00765696">
        <w:rPr>
          <w:i/>
          <w:rPrChange w:id="325" w:author="Brian Dilkes" w:date="2017-09-26T23:35:00Z">
            <w:rPr/>
          </w:rPrChange>
        </w:rPr>
        <w:t>D8</w:t>
      </w:r>
      <w:ins w:id="326" w:author="Brian Dilkes" w:date="2017-09-26T14:50:00Z">
        <w:r w:rsidR="00987DF9" w:rsidRPr="00765696">
          <w:rPr>
            <w:i/>
            <w:rPrChange w:id="327" w:author="Brian Dilkes" w:date="2017-09-26T23:35:00Z">
              <w:rPr/>
            </w:rPrChange>
          </w:rPr>
          <w:t>-mpl</w:t>
        </w:r>
      </w:ins>
      <w:r w:rsidR="009D3B04" w:rsidRPr="009D3B04">
        <w:t xml:space="preserve"> </w:t>
      </w:r>
      <w:ins w:id="328" w:author="Brian Dilkes" w:date="2017-09-26T14:50:00Z">
        <w:r w:rsidR="00987DF9">
          <w:t xml:space="preserve">genetic background we cannot </w:t>
        </w:r>
      </w:ins>
      <w:del w:id="329" w:author="Brian Dilkes" w:date="2017-09-26T14:50:00Z">
        <w:r w:rsidR="009D3B04" w:rsidRPr="009D3B04" w:rsidDel="00987DF9">
          <w:delText>donor that was used to make the</w:delText>
        </w:r>
        <w:r w:rsidR="008D61F9" w:rsidDel="00987DF9">
          <w:delText xml:space="preserve"> BC2 population analyzed here. </w:delText>
        </w:r>
        <w:r w:rsidR="009D3B04" w:rsidRPr="009D3B04" w:rsidDel="00987DF9">
          <w:delText>As such</w:delText>
        </w:r>
      </w:del>
      <w:ins w:id="330" w:author="Brian Dilkes" w:date="2017-09-26T14:50:00Z">
        <w:r w:rsidR="00987DF9">
          <w:t>rule out</w:t>
        </w:r>
      </w:ins>
      <w:del w:id="331" w:author="Brian Dilkes" w:date="2017-09-26T14:50:00Z">
        <w:r w:rsidR="009D3B04" w:rsidRPr="009D3B04" w:rsidDel="00987DF9">
          <w:delText>,</w:delText>
        </w:r>
      </w:del>
      <w:r w:rsidR="009D3B04" w:rsidRPr="009D3B04">
        <w:t xml:space="preserve">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 xml:space="preserve">was the basis for its discovery as a high-confidence candidate gene by </w:t>
      </w:r>
      <w:proofErr w:type="spellStart"/>
      <w:r w:rsidR="003075BF">
        <w:t>Camoco</w:t>
      </w:r>
      <w:proofErr w:type="spellEnd"/>
      <w:r w:rsidR="003075BF">
        <w:t>, but</w:t>
      </w:r>
      <w:ins w:id="332" w:author="Brian Dilkes" w:date="2017-09-26T23:36:00Z">
        <w:r w:rsidR="00765696">
          <w:t xml:space="preserve"> the D8-mpl allele did, and </w:t>
        </w:r>
      </w:ins>
      <w:del w:id="333" w:author="Brian Dilkes" w:date="2017-09-26T23:36:00Z">
        <w:r w:rsidR="003075BF" w:rsidDel="00765696">
          <w:delText xml:space="preserve"> </w:delText>
        </w:r>
      </w:del>
      <w:r w:rsidR="003075BF">
        <w:t xml:space="preserve">our data </w:t>
      </w:r>
      <w:del w:id="334" w:author="Brian Dilkes" w:date="2017-09-26T23:36:00Z">
        <w:r w:rsidR="003075BF" w:rsidDel="00765696">
          <w:delText xml:space="preserve">suggests </w:delText>
        </w:r>
      </w:del>
      <w:ins w:id="335" w:author="Brian Dilkes" w:date="2017-09-26T23:36:00Z">
        <w:r w:rsidR="00765696">
          <w:t xml:space="preserve">demonstrate </w:t>
        </w:r>
      </w:ins>
      <w:r w:rsidR="003075BF">
        <w:t xml:space="preserve">that both D8 and D9 have </w:t>
      </w:r>
      <w:del w:id="336" w:author="Brian Dilkes" w:date="2017-09-26T23:36:00Z">
        <w:r w:rsidR="003075BF" w:rsidDel="00765696">
          <w:delText xml:space="preserve">the potential for </w:delText>
        </w:r>
      </w:del>
      <w:r w:rsidR="003075BF">
        <w:t>broad effects on ionomic phenotypes</w:t>
      </w:r>
      <w:r w:rsidR="003075BF" w:rsidRPr="009D3B04">
        <w:t>.</w:t>
      </w:r>
    </w:p>
    <w:p w:rsidR="00FE70D4" w:rsidRDefault="00FE70D4" w:rsidP="00FE70D4">
      <w:pPr>
        <w:pStyle w:val="Heading3"/>
      </w:pPr>
      <w:bookmarkStart w:id="337" w:name="_Ref481757037"/>
      <w:bookmarkStart w:id="338" w:name="_Ref484529183"/>
      <w:r>
        <w:t>Fig.</w:t>
      </w:r>
      <w:r w:rsidR="00663C67">
        <w:t xml:space="preserve"> 10</w:t>
      </w:r>
      <w:bookmarkEnd w:id="337"/>
      <w:bookmarkEnd w:id="338"/>
    </w:p>
    <w:p w:rsidR="00FE70D4" w:rsidRDefault="00FE70D4" w:rsidP="00FE70D4">
      <w:pPr>
        <w:pStyle w:val="Heading4"/>
      </w:pPr>
      <w:r>
        <w:t>Co-expression network</w:t>
      </w:r>
      <w:r w:rsidR="007B7880">
        <w:t xml:space="preserve"> for D9 and cadmium HPO genes</w:t>
      </w:r>
    </w:p>
    <w:p w:rsidR="00FE70D4" w:rsidRDefault="00FE70D4" w:rsidP="00FE70D4">
      <w:pPr>
        <w:pStyle w:val="Subtitle"/>
      </w:pPr>
      <w:r>
        <w:t xml:space="preserve">Co-expression interactions among high priority candidate (HPO) genes were identified in the </w:t>
      </w:r>
      <w:proofErr w:type="spellStart"/>
      <w:r>
        <w:t>ZmRoot</w:t>
      </w:r>
      <w:proofErr w:type="spellEnd"/>
      <w:r>
        <w:t xml:space="preserve">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rsidR="00186291" w:rsidRDefault="00972CDF" w:rsidP="00972CDF">
      <w:del w:id="339" w:author="Brian Dilkes" w:date="2017-09-26T23:36:00Z">
        <w:r w:rsidDel="00765696">
          <w:delText>Additional g</w:delText>
        </w:r>
      </w:del>
      <w:ins w:id="340" w:author="Brian Dilkes" w:date="2017-09-26T23:37:00Z">
        <w:r w:rsidR="00765696">
          <w:t>Transcripts</w:t>
        </w:r>
      </w:ins>
      <w:del w:id="341" w:author="Brian Dilkes" w:date="2017-09-26T23:37:00Z">
        <w:r w:rsidDel="00765696">
          <w:delText>enes</w:delText>
        </w:r>
      </w:del>
      <w:r>
        <w:t xml:space="preserve">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w:t>
      </w:r>
      <w:proofErr w:type="spellStart"/>
      <w:r w:rsidR="006E3C50">
        <w:t>ZmRoot</w:t>
      </w:r>
      <w:proofErr w:type="spellEnd"/>
      <w:r w:rsidR="006E3C50">
        <w:t xml:space="preserve">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w:t>
      </w:r>
      <w:proofErr w:type="spellStart"/>
      <w:r>
        <w:t>Shortroot</w:t>
      </w:r>
      <w:proofErr w:type="spellEnd"/>
      <w:r>
        <w:t xml:space="preserve"> </w:t>
      </w:r>
      <w:proofErr w:type="spellStart"/>
      <w:r>
        <w:t>paralogs</w:t>
      </w:r>
      <w:proofErr w:type="spellEnd"/>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 xml:space="preserve">expressed genes and </w:t>
      </w:r>
      <w:proofErr w:type="spellStart"/>
      <w:r>
        <w:t>ionomics</w:t>
      </w:r>
      <w:proofErr w:type="spellEnd"/>
      <w:r>
        <w:t xml:space="preserve"> trait affecting genes, raised the possibility that, like in Arabidopsis (</w:t>
      </w:r>
      <w:r w:rsidRPr="00186291">
        <w:rPr>
          <w:highlight w:val="cyan"/>
        </w:rPr>
        <w:t>REF FIT IRT</w:t>
      </w:r>
      <w:r>
        <w:t>), DELLA-dependent processes</w:t>
      </w:r>
      <w:ins w:id="342" w:author="Brian Dilkes" w:date="2017-09-26T23:37:00Z">
        <w:r w:rsidR="005F5037">
          <w:t>,</w:t>
        </w:r>
      </w:ins>
      <w:r>
        <w:t xml:space="preserve"> responsive to GA</w:t>
      </w:r>
      <w:ins w:id="343" w:author="Brian Dilkes" w:date="2017-09-26T23:37:00Z">
        <w:r w:rsidR="005F5037">
          <w:t>,</w:t>
        </w:r>
      </w:ins>
      <w:r>
        <w:t xml:space="preserve">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w:t>
      </w:r>
      <w:del w:id="344" w:author="Brian Dilkes" w:date="2017-09-26T23:38:00Z">
        <w:r w:rsidDel="005F5037">
          <w:delText xml:space="preserve">of </w:delText>
        </w:r>
      </w:del>
      <w:r>
        <w:t xml:space="preserve">Fe-deficiency mediated root growth suppression. Our finding that constitutive DELLA activity in the roots, affected by the D9-1 and D8-mpl mutants, </w:t>
      </w:r>
      <w:commentRangeStart w:id="345"/>
      <w:r>
        <w:t xml:space="preserve">resulted in excess Fe </w:t>
      </w:r>
      <w:commentRangeEnd w:id="345"/>
      <w:r w:rsidR="00DB754F">
        <w:rPr>
          <w:rStyle w:val="CommentReference"/>
        </w:rPr>
        <w:commentReference w:id="345"/>
      </w:r>
      <w:r>
        <w:t xml:space="preserve">points to a conserved role for the DELLA domain transcription factors and GA signaling in Fe homeostasis in maize, a plant with an entirely different Fe </w:t>
      </w:r>
      <w:commentRangeStart w:id="346"/>
      <w:r>
        <w:t xml:space="preserve">uptake system </w:t>
      </w:r>
      <w:commentRangeEnd w:id="346"/>
      <w:r w:rsidR="006C4ECD">
        <w:rPr>
          <w:rStyle w:val="CommentReference"/>
        </w:rPr>
        <w:commentReference w:id="346"/>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rsidR="00C022C8" w:rsidRDefault="00972CDF" w:rsidP="006804EA">
      <w:r>
        <w:t>Remarkably, the HPO co</w:t>
      </w:r>
      <w:r w:rsidR="00A9686B">
        <w:t>-</w:t>
      </w:r>
      <w:r>
        <w:t xml:space="preserve">expression network associated with D9 </w:t>
      </w:r>
      <w:ins w:id="347" w:author="Brian Dilkes" w:date="2017-09-26T23:48:00Z">
        <w:r w:rsidR="007A4AAC">
          <w:t xml:space="preserve">in the roots </w:t>
        </w:r>
      </w:ins>
      <w:del w:id="348" w:author="Brian Dilkes" w:date="2017-09-26T23:48:00Z">
        <w:r w:rsidDel="007A4AAC">
          <w:delText xml:space="preserve">also </w:delText>
        </w:r>
      </w:del>
      <w:r>
        <w:t xml:space="preserve">contained three genes with expected roles in the biosynthesis and polymerization </w:t>
      </w:r>
      <w:commentRangeStart w:id="349"/>
      <w:r>
        <w:t xml:space="preserve">of </w:t>
      </w:r>
      <w:proofErr w:type="spellStart"/>
      <w:r>
        <w:t>phenylpropanoids</w:t>
      </w:r>
      <w:commentRangeEnd w:id="349"/>
      <w:proofErr w:type="spellEnd"/>
      <w:r w:rsidR="006C4ECD">
        <w:rPr>
          <w:rStyle w:val="CommentReference"/>
        </w:rPr>
        <w:commentReference w:id="349"/>
      </w:r>
      <w:r>
        <w:t xml:space="preserve">. </w:t>
      </w:r>
      <w:commentRangeStart w:id="350"/>
      <w:r>
        <w:t xml:space="preserve">The </w:t>
      </w:r>
      <w:del w:id="351" w:author="Brian Dilkes" w:date="2017-09-26T23:45:00Z">
        <w:r w:rsidDel="005F5037">
          <w:delText>successive steps</w:delText>
        </w:r>
      </w:del>
      <w:ins w:id="352" w:author="Brian Dilkes" w:date="2017-09-26T23:45:00Z">
        <w:r w:rsidR="005F5037">
          <w:t>genes</w:t>
        </w:r>
      </w:ins>
      <w:r>
        <w:t xml:space="preserve"> </w:t>
      </w:r>
      <w:commentRangeEnd w:id="350"/>
      <w:r w:rsidR="00DA6EA3">
        <w:rPr>
          <w:rStyle w:val="CommentReference"/>
        </w:rPr>
        <w:commentReference w:id="350"/>
      </w:r>
      <w:ins w:id="353" w:author="Brian Dilkes" w:date="2017-09-26T23:45:00Z">
        <w:r w:rsidR="005F5037">
          <w:t xml:space="preserve">encoded by enzymes that participate in </w:t>
        </w:r>
        <w:proofErr w:type="spellStart"/>
        <w:r w:rsidR="005F5037">
          <w:t>phenylpropanoid</w:t>
        </w:r>
        <w:proofErr w:type="spellEnd"/>
        <w:r w:rsidR="005F5037">
          <w:t xml:space="preserve"> biosynthesis </w:t>
        </w:r>
      </w:ins>
      <w:del w:id="354" w:author="Brian Dilkes" w:date="2017-09-26T23:45:00Z">
        <w:r w:rsidDel="005F5037">
          <w:delText xml:space="preserve">of </w:delText>
        </w:r>
      </w:del>
      <w:r>
        <w:t xml:space="preserve">CCR1 (GRMZM2G131205) and the maize </w:t>
      </w:r>
      <w:proofErr w:type="spellStart"/>
      <w:r>
        <w:t>LigB</w:t>
      </w:r>
      <w:proofErr w:type="spellEnd"/>
      <w:r>
        <w:t xml:space="preserve"> </w:t>
      </w:r>
      <w:proofErr w:type="spellStart"/>
      <w:r>
        <w:t>paralog</w:t>
      </w:r>
      <w:proofErr w:type="spellEnd"/>
      <w:r>
        <w:t xml:space="preserve"> (GRMZM2G078500) as well as a </w:t>
      </w:r>
      <w:proofErr w:type="spellStart"/>
      <w:r>
        <w:t>laccase</w:t>
      </w:r>
      <w:proofErr w:type="spellEnd"/>
      <w:r>
        <w:t xml:space="preserve"> </w:t>
      </w:r>
      <w:proofErr w:type="spellStart"/>
      <w:r>
        <w:t>paralog</w:t>
      </w:r>
      <w:proofErr w:type="spellEnd"/>
      <w:r>
        <w:t xml:space="preserve"> were co</w:t>
      </w:r>
      <w:r w:rsidR="00A9686B">
        <w:t>-</w:t>
      </w:r>
      <w:r>
        <w:t>expressed with D9</w:t>
      </w:r>
      <w:r w:rsidR="00450ACB">
        <w:t xml:space="preserve"> (</w:t>
      </w:r>
      <w:r w:rsidR="003E56D1">
        <w:t>GRMZM2G336337</w:t>
      </w:r>
      <w:r w:rsidR="00450ACB">
        <w:t>)</w:t>
      </w:r>
      <w:r>
        <w:t xml:space="preserve">. </w:t>
      </w:r>
      <w:proofErr w:type="spellStart"/>
      <w:r>
        <w:t>LigB</w:t>
      </w:r>
      <w:proofErr w:type="spellEnd"/>
      <w:r>
        <w:t xml:space="preserve">, which in Angiosperms is only known to be required for the formation of a </w:t>
      </w:r>
      <w:commentRangeStart w:id="355"/>
      <w:r>
        <w:t>pioneer s</w:t>
      </w:r>
      <w:commentRangeEnd w:id="355"/>
      <w:r w:rsidR="006C4ECD">
        <w:rPr>
          <w:rStyle w:val="CommentReference"/>
        </w:rPr>
        <w:commentReference w:id="355"/>
      </w:r>
      <w:r>
        <w:t xml:space="preserve">pecialized metabolite of no known function in </w:t>
      </w:r>
      <w:r w:rsidRPr="00891C4A">
        <w:rPr>
          <w:i/>
        </w:rPr>
        <w:t>A. thaliana</w:t>
      </w:r>
      <w:r w:rsidR="00EC3DC7">
        <w:t>,</w:t>
      </w:r>
      <w:r>
        <w:t xml:space="preserve"> was linked to QTL for multiple ions including Cd, </w:t>
      </w:r>
      <w:proofErr w:type="spellStart"/>
      <w:r>
        <w:t>Mn</w:t>
      </w:r>
      <w:proofErr w:type="spellEnd"/>
      <w:r>
        <w:t>, Zn, and Ni. CCR1, however, was only found for Cd</w:t>
      </w:r>
      <w:del w:id="356" w:author="Brian Dilkes" w:date="2017-09-26T23:47:00Z">
        <w:r w:rsidDel="007A4AAC">
          <w:delText xml:space="preserve"> with a very strong effect </w:delText>
        </w:r>
        <w:commentRangeStart w:id="357"/>
        <w:r w:rsidDel="007A4AAC">
          <w:delText xml:space="preserve">if summed across multiple </w:delText>
        </w:r>
        <w:commentRangeStart w:id="358"/>
        <w:r w:rsidDel="007A4AAC">
          <w:delText>SNPs</w:delText>
        </w:r>
        <w:commentRangeEnd w:id="358"/>
        <w:r w:rsidR="002851CD" w:rsidDel="007A4AAC">
          <w:rPr>
            <w:rStyle w:val="CommentReference"/>
          </w:rPr>
          <w:commentReference w:id="358"/>
        </w:r>
      </w:del>
      <w:commentRangeEnd w:id="357"/>
      <w:r w:rsidR="00EC3DC7">
        <w:rPr>
          <w:rStyle w:val="CommentReference"/>
        </w:rPr>
        <w:commentReference w:id="357"/>
      </w:r>
      <w:r>
        <w:t xml:space="preserve">. The </w:t>
      </w:r>
      <w:proofErr w:type="spellStart"/>
      <w:r>
        <w:t>Laccase</w:t>
      </w:r>
      <w:proofErr w:type="spellEnd"/>
      <w:r>
        <w:t xml:space="preserve"> 12 gene (GRMZM2G336337</w:t>
      </w:r>
      <w:r w:rsidR="006E1DB2">
        <w:t>)</w:t>
      </w:r>
      <w:r>
        <w:t xml:space="preserve"> was also a multi-ionomic hit with linked SNPs affecting Cd</w:t>
      </w:r>
      <w:r w:rsidRPr="002851CD">
        <w:rPr>
          <w:highlight w:val="cyan"/>
        </w:rPr>
        <w:t>,</w:t>
      </w:r>
      <w:commentRangeStart w:id="359"/>
      <w:r w:rsidRPr="002851CD">
        <w:rPr>
          <w:highlight w:val="cyan"/>
        </w:rPr>
        <w:t xml:space="preserve"> Fe, and </w:t>
      </w:r>
      <w:commentRangeStart w:id="360"/>
      <w:r w:rsidRPr="002851CD">
        <w:rPr>
          <w:highlight w:val="cyan"/>
        </w:rPr>
        <w:t>P</w:t>
      </w:r>
      <w:commentRangeEnd w:id="359"/>
      <w:r w:rsidR="00BB2D41">
        <w:rPr>
          <w:rStyle w:val="CommentReference"/>
        </w:rPr>
        <w:commentReference w:id="359"/>
      </w:r>
      <w:commentRangeEnd w:id="360"/>
      <w:r w:rsidR="005F5037">
        <w:rPr>
          <w:rStyle w:val="CommentReference"/>
        </w:rPr>
        <w:commentReference w:id="360"/>
      </w:r>
      <w:r>
        <w:t>.</w:t>
      </w:r>
    </w:p>
    <w:p w:rsidR="00940164" w:rsidRDefault="00940164" w:rsidP="006804EA">
      <w:del w:id="361" w:author="Brian Dilkes" w:date="2017-09-26T23:47:00Z">
        <w:r w:rsidDel="007A4AAC">
          <w:delText xml:space="preserve">Patterns </w:delText>
        </w:r>
      </w:del>
      <w:ins w:id="362" w:author="Brian Dilkes" w:date="2017-09-26T23:47:00Z">
        <w:r w:rsidR="007A4AAC">
          <w:t>Genes</w:t>
        </w:r>
      </w:ins>
      <w:del w:id="363" w:author="Brian Dilkes" w:date="2017-09-26T23:47:00Z">
        <w:r w:rsidDel="007A4AAC">
          <w:delText>of</w:delText>
        </w:r>
      </w:del>
      <w:r>
        <w:t xml:space="preserve"> co-express</w:t>
      </w:r>
      <w:ins w:id="364" w:author="Brian Dilkes" w:date="2017-09-26T23:47:00Z">
        <w:r w:rsidR="007A4AAC">
          <w:t xml:space="preserve">ed with </w:t>
        </w:r>
      </w:ins>
      <w:del w:id="365" w:author="Brian Dilkes" w:date="2017-09-26T23:47:00Z">
        <w:r w:rsidDel="007A4AAC">
          <w:delText xml:space="preserve">ion for </w:delText>
        </w:r>
      </w:del>
      <w:r>
        <w:t xml:space="preserve">D9 also were </w:t>
      </w:r>
      <w:del w:id="366" w:author="Brian Dilkes" w:date="2017-09-26T23:47:00Z">
        <w:r w:rsidDel="007A4AAC">
          <w:delText xml:space="preserve">found </w:delText>
        </w:r>
      </w:del>
      <w:ins w:id="367" w:author="Brian Dilkes" w:date="2017-09-26T23:47:00Z">
        <w:r w:rsidR="007A4AAC">
          <w:t xml:space="preserve">identified </w:t>
        </w:r>
      </w:ins>
      <w:r>
        <w:t xml:space="preserve">in the </w:t>
      </w:r>
      <w:proofErr w:type="spellStart"/>
      <w:r>
        <w:t>ZmPAN</w:t>
      </w:r>
      <w:proofErr w:type="spellEnd"/>
      <w:r>
        <w:t xml:space="preserve"> network. Consistent with the hypothesis that maize DELLA regulated the type II iron uptake mechanism used by grasses, the </w:t>
      </w:r>
      <w:commentRangeStart w:id="368"/>
      <w:proofErr w:type="spellStart"/>
      <w:r>
        <w:t>nicotianamine</w:t>
      </w:r>
      <w:commentRangeEnd w:id="368"/>
      <w:proofErr w:type="spellEnd"/>
      <w:r w:rsidR="006C4ECD">
        <w:rPr>
          <w:rStyle w:val="CommentReference"/>
        </w:rPr>
        <w:commentReference w:id="368"/>
      </w:r>
      <w:r>
        <w:t xml:space="preserve"> syntase3 gene</w:t>
      </w:r>
      <w:r w:rsidR="00334D14">
        <w:t xml:space="preserve"> (GRMZM2G439195, </w:t>
      </w:r>
      <w:proofErr w:type="spellStart"/>
      <w:r w:rsidR="00334D14">
        <w:t>ZmPAN</w:t>
      </w:r>
      <w:proofErr w:type="spellEnd"/>
      <w:r w:rsidR="00334D14">
        <w:t>-Cd</w:t>
      </w:r>
      <w:r>
        <w:t xml:space="preserve">), </w:t>
      </w:r>
      <w:r w:rsidR="006E1DB2">
        <w:t>which is</w:t>
      </w:r>
      <w:r>
        <w:t xml:space="preserve"> required for making the type II iron chelators</w:t>
      </w:r>
      <w:r w:rsidR="006E1DB2">
        <w:t>,</w:t>
      </w:r>
      <w:r>
        <w:t xml:space="preserve"> was both a Cd GWAS hit and substantially co-expressed with D9 in the </w:t>
      </w:r>
      <w:proofErr w:type="spellStart"/>
      <w:r>
        <w:t>ZmPAN</w:t>
      </w:r>
      <w:proofErr w:type="spellEnd"/>
      <w:r>
        <w:t xml:space="preserve"> network such that it contributed to the identification of D9 as an HPO gene for Cd.</w:t>
      </w:r>
    </w:p>
    <w:p w:rsidR="006E1DB2" w:rsidRDefault="006E1DB2" w:rsidP="006804EA">
      <w:bookmarkStart w:id="369" w:name="_Ref469995568"/>
      <w:r>
        <w:rPr>
          <w:rStyle w:val="CommentReference"/>
        </w:rPr>
        <w:commentReference w:id="370"/>
      </w:r>
    </w:p>
    <w:p w:rsidR="006B33EA" w:rsidRDefault="006B33EA" w:rsidP="006804EA">
      <w:pPr>
        <w:pStyle w:val="Heading1"/>
      </w:pPr>
      <w:bookmarkStart w:id="371" w:name="_Ref487125611"/>
      <w:r>
        <w:t>Discussion</w:t>
      </w:r>
      <w:bookmarkEnd w:id="369"/>
      <w:bookmarkEnd w:id="371"/>
    </w:p>
    <w:p w:rsidR="00382E9B" w:rsidRDefault="004C123B" w:rsidP="004C123B">
      <w:r>
        <w:t xml:space="preserve">We demonstrated that gene expression data, through the construction of co-expression networks, </w:t>
      </w:r>
      <w:proofErr w:type="gramStart"/>
      <w:r>
        <w:t>can</w:t>
      </w:r>
      <w:proofErr w:type="gramEnd"/>
      <w:r>
        <w:t xml:space="preserve">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 xml:space="preserve">Additionally, factors such as bias due to </w:t>
      </w:r>
      <w:proofErr w:type="spellStart"/>
      <w:r w:rsidR="0029761B">
        <w:t>cis</w:t>
      </w:r>
      <w:proofErr w:type="spellEnd"/>
      <w:r w:rsidR="0029761B">
        <w:t>- co-expression and different co-expression metrics and networks need to be considered in order to identify co-expression signal.</w:t>
      </w:r>
    </w:p>
    <w:p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372"/>
      <w:commentRangeStart w:id="373"/>
      <w:r>
        <w:t>gene expression data</w:t>
      </w:r>
      <w:commentRangeEnd w:id="372"/>
      <w:r w:rsidR="00413505">
        <w:rPr>
          <w:rStyle w:val="CommentReference"/>
        </w:rPr>
        <w:commentReference w:id="372"/>
      </w:r>
      <w:commentRangeEnd w:id="373"/>
      <w:r w:rsidR="00832A5C">
        <w:rPr>
          <w:rStyle w:val="CommentReference"/>
        </w:rPr>
        <w:commentReference w:id="373"/>
      </w:r>
      <w:r>
        <w:t>, which can be readily collected now for most species of interest, to add an important interpretation and prioritization filte</w:t>
      </w:r>
      <w:r w:rsidR="002F0734">
        <w:t>r to the output of a GWA study.</w:t>
      </w:r>
    </w:p>
    <w:p w:rsidR="001D06EE" w:rsidRDefault="004C123B" w:rsidP="00E65C19">
      <w:r>
        <w:t xml:space="preserve">We demonstrate that </w:t>
      </w:r>
      <w:proofErr w:type="spellStart"/>
      <w:r>
        <w:t>Camoco</w:t>
      </w:r>
      <w:proofErr w:type="spellEnd"/>
      <w:r>
        <w:t xml:space="preserve">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w:t>
      </w:r>
      <w:proofErr w:type="spellStart"/>
      <w:r>
        <w:t>Camoco</w:t>
      </w:r>
      <w:proofErr w:type="spellEnd"/>
      <w:r>
        <w:t>,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w:t>
      </w:r>
      <w:r w:rsidR="00E51BA9">
        <w:t xml:space="preserve"> Previ</w:t>
      </w:r>
      <w:r w:rsidR="00274970">
        <w:t>ous studies in maize found that</w:t>
      </w:r>
      <w:r w:rsidR="00E51BA9">
        <w:t xml:space="preserve"> while LD decays rapidly in maize (~1kb), the variance </w:t>
      </w:r>
      <w:r w:rsidR="00FC1BA7">
        <w:t xml:space="preserve">can be </w:t>
      </w:r>
      <w:r w:rsidR="00E51BA9">
        <w:t xml:space="preserve">large due to </w:t>
      </w:r>
      <w:r w:rsidR="00FC1BA7">
        <w:t xml:space="preserve">the functional allele segregating 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xml:space="preserve">. Additionally, Wallace et al. showed that the causal polymorphism is likely to reside in regulatory regions, outside of </w:t>
      </w:r>
      <w:proofErr w:type="spellStart"/>
      <w:r w:rsidR="00FC1BA7">
        <w:t>exonic</w:t>
      </w:r>
      <w:proofErr w:type="spellEnd"/>
      <w:r w:rsidR="00FC1BA7">
        <w:t xml:space="preserve"> regions. Until we precisely understand the regulatory landscape</w:t>
      </w:r>
      <w:r w:rsidR="00043536">
        <w:t xml:space="preserve"> in the species being studied</w:t>
      </w:r>
      <w:r w:rsidR="00FC1BA7">
        <w:t>, specifically in the lines being studied, even the most powerful GW</w:t>
      </w:r>
      <w:r w:rsidR="00043536">
        <w:t>A studies will</w:t>
      </w:r>
      <w:r w:rsidR="00FC1BA7">
        <w:t xml:space="preserve"> identify polymorphisms that implicate genes many base pairs away. Indeed, here, we find that</w:t>
      </w:r>
      <w:r>
        <w:t xml:space="preserve"> </w:t>
      </w:r>
      <w:r w:rsidR="00E65C19">
        <w:t xml:space="preserve">the </w:t>
      </w:r>
      <w:r w:rsidR="0083040A">
        <w:t>large majority of</w:t>
      </w:r>
      <w:r>
        <w:t xml:space="preserve"> HPO genes</w:t>
      </w:r>
      <w:r w:rsidR="00FC1BA7">
        <w:t>, which are implicated with both GWAS as well as gene expression,</w:t>
      </w:r>
      <w:r>
        <w:t xml:space="preserve"> were</w:t>
      </w:r>
      <w:r w:rsidR="00FC1BA7">
        <w:t xml:space="preserve"> often</w:t>
      </w:r>
      <w:r>
        <w:t xml:space="preserve"> not the closest genes to the identified SNPs, and thus, would not have been identified using the simple approach of </w:t>
      </w:r>
      <w:r w:rsidR="0036351D">
        <w:t>prioritizing</w:t>
      </w:r>
      <w:r>
        <w:t xml:space="preserve">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rsidR="004C123B" w:rsidRDefault="004C123B" w:rsidP="004C123B">
      <w:r>
        <w:t xml:space="preserve">It is important to note </w:t>
      </w:r>
      <w:del w:id="374" w:author="Brian Dilkes" w:date="2017-09-26T23:53:00Z">
        <w:r w:rsidDel="007A4AAC">
          <w:delText xml:space="preserve">that </w:delText>
        </w:r>
      </w:del>
      <w:ins w:id="375" w:author="Brian Dilkes" w:date="2017-09-26T23:53:00Z">
        <w:r w:rsidR="007A4AAC">
          <w:t xml:space="preserve">caveats to </w:t>
        </w:r>
      </w:ins>
      <w:r>
        <w:t>our approach</w:t>
      </w:r>
      <w:del w:id="376" w:author="Brian Dilkes" w:date="2017-09-26T23:54:00Z">
        <w:r w:rsidDel="007A4AAC">
          <w:delText xml:space="preserve"> will necessarily fail at identifying some real causal genes</w:delText>
        </w:r>
      </w:del>
      <w:r>
        <w:t xml:space="preserve">. </w:t>
      </w:r>
      <w:ins w:id="377" w:author="Brian Dilkes" w:date="2017-09-26T23:54:00Z">
        <w:r w:rsidR="007A4AAC">
          <w:t>For example, p</w:t>
        </w:r>
      </w:ins>
      <w:del w:id="378" w:author="Brian Dilkes" w:date="2017-09-26T23:54:00Z">
        <w:r w:rsidDel="007A4AAC">
          <w:delText>P</w:delText>
        </w:r>
      </w:del>
      <w:r>
        <w:t xml:space="preserve">henotypes that are caused by genetic variation in a single or small number of genes, or conversely, that are caused by a diverse set of otherwise functionally unrelated genes are not good candidates for our approach. The core assumption on which </w:t>
      </w:r>
      <w:proofErr w:type="spellStart"/>
      <w:r>
        <w:t>Camoco</w:t>
      </w:r>
      <w:proofErr w:type="spellEnd"/>
      <w:r>
        <w:t xml:space="preserve">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w:t>
      </w:r>
      <w:ins w:id="379" w:author="Brian Dilkes" w:date="2017-09-26T23:54:00Z">
        <w:r w:rsidR="007A4AAC">
          <w:t>.</w:t>
        </w:r>
      </w:ins>
      <w:del w:id="380" w:author="Brian Dilkes" w:date="2017-09-26T23:54:00Z">
        <w:r w:rsidDel="007A4AAC">
          <w:delText>.</w:delText>
        </w:r>
        <w:r w:rsidR="00E86322" w:rsidDel="007A4AAC">
          <w:delText xml:space="preserve"> </w:delText>
        </w:r>
        <w:r w:rsidDel="007A4AAC">
          <w:delText xml:space="preserve"> </w:delText>
        </w:r>
        <w:commentRangeStart w:id="381"/>
        <w:r w:rsidRPr="0011301D" w:rsidDel="007A4AAC">
          <w:rPr>
            <w:highlight w:val="cyan"/>
          </w:rPr>
          <w:delText xml:space="preserve">&lt;optional:  </w:delText>
        </w:r>
      </w:del>
      <w:commentRangeEnd w:id="381"/>
      <w:ins w:id="382" w:author="Brian Dilkes" w:date="2017-09-26T23:55:00Z">
        <w:r w:rsidR="007A4AAC">
          <w:t xml:space="preserve"> We also know that if genes are missing from the expression network, as is the case the known regulator of Mo transport and accumulation, Mot1, we cannot detect overlap between transcriptional networks and genes linked to GWAS hits.</w:t>
        </w:r>
      </w:ins>
      <w:del w:id="383" w:author="Brian Dilkes" w:date="2017-09-26T23:54:00Z">
        <w:r w:rsidR="00F36B00" w:rsidDel="007A4AAC">
          <w:rPr>
            <w:rStyle w:val="CommentReference"/>
          </w:rPr>
          <w:commentReference w:id="381"/>
        </w:r>
        <w:r w:rsidRPr="0011301D" w:rsidDel="007A4AAC">
          <w:rPr>
            <w:highlight w:val="cyan"/>
          </w:rPr>
          <w:delText>point out some of the obvious example candidate genes that we miss&gt;</w:delText>
        </w:r>
      </w:del>
    </w:p>
    <w:p w:rsidR="0021466E" w:rsidRDefault="004C123B" w:rsidP="004C123B">
      <w:r>
        <w:t>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w:t>
      </w:r>
      <w:ins w:id="384" w:author="Brian Dilkes" w:date="2017-09-26T23:57:00Z">
        <w:r w:rsidR="007A4AAC">
          <w:t>d</w:t>
        </w:r>
      </w:ins>
      <w:del w:id="385" w:author="Brian Dilkes" w:date="2017-09-26T23:57:00Z">
        <w:r w:rsidDel="007A4AAC">
          <w:delText>s</w:delText>
        </w:r>
      </w:del>
      <w:r>
        <w:t xml:space="preserve">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xml:space="preserve">% using </w:t>
      </w:r>
      <w:proofErr w:type="gramStart"/>
      <w:r>
        <w:t>a</w:t>
      </w:r>
      <w:proofErr w:type="gramEnd"/>
      <w:r>
        <w:t xml:space="preserve"> SNP-to-gene mapping rule of</w:t>
      </w:r>
      <w:r w:rsidR="00406CF8">
        <w:t xml:space="preserve"> a</w:t>
      </w:r>
      <w:r>
        <w:t xml:space="preserve"> +</w:t>
      </w:r>
      <w:r w:rsidR="00300B7C">
        <w:t>/-500 kb</w:t>
      </w:r>
      <w:r w:rsidR="00406CF8">
        <w:t xml:space="preserve"> window</w:t>
      </w:r>
      <w:r w:rsidR="00300B7C">
        <w:t xml:space="preserve">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rsidR="007928DE" w:rsidRDefault="004C123B" w:rsidP="007928DE">
      <w:r>
        <w:t xml:space="preserve">At the same window/flank parameter setting noted above, we were able to 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proofErr w:type="spellStart"/>
      <w:r w:rsidR="00A77E4B" w:rsidRPr="00A77E4B">
        <w:t>ZmRoot</w:t>
      </w:r>
      <w:proofErr w:type="spellEnd"/>
      <w:r>
        <w:t xml:space="preserve"> network. This success rate is</w:t>
      </w:r>
      <w:r w:rsidR="009A6E69">
        <w:t xml:space="preserve"> remarkably</w:t>
      </w:r>
      <w:r>
        <w:t xml:space="preserve"> </w:t>
      </w:r>
      <w:r w:rsidR="00626F24">
        <w:t>consistent with what was predicted by</w:t>
      </w:r>
      <w:r>
        <w:t xml:space="preserve"> our GO simulations at the same window/flanking gene parameter setting. </w:t>
      </w:r>
      <w:r w:rsidR="007928DE">
        <w:t>Intriguingly, HPO gene sets alone were not significantly enriched for GO term genes</w:t>
      </w:r>
      <w:r w:rsidR="009A6E69">
        <w:t xml:space="preserve"> indicating that while the HPO gene sets and GO terms exhibited strikingly similar patterns of gene expression, the gene sets they described are mutually exclusive</w:t>
      </w:r>
      <w:r w:rsidR="007928DE">
        <w:t xml:space="preserve">. It was not until the HPO gene sets were </w:t>
      </w:r>
      <w:del w:id="386" w:author="Brian Dilkes" w:date="2017-09-26T23:58:00Z">
        <w:r w:rsidR="007928DE" w:rsidDel="00C13811">
          <w:delText xml:space="preserve">supplicated </w:delText>
        </w:r>
      </w:del>
      <w:ins w:id="387" w:author="Brian Dilkes" w:date="2017-09-26T23:58:00Z">
        <w:r w:rsidR="00C13811">
          <w:t>supplemented</w:t>
        </w:r>
        <w:r w:rsidR="00C13811">
          <w:t xml:space="preserve"> </w:t>
        </w:r>
      </w:ins>
      <w:r w:rsidR="007928DE">
        <w:t>with co-expression neighbors</w:t>
      </w:r>
      <w:r w:rsidR="006E4EBF">
        <w:t xml:space="preserve"> (HPO+) that gene</w:t>
      </w:r>
      <w:r w:rsidR="007928DE">
        <w:t xml:space="preserve"> sets exhibited </w:t>
      </w:r>
      <w:r w:rsidR="008C5D74">
        <w:t>GO term</w:t>
      </w:r>
      <w:r w:rsidR="007928DE">
        <w:t xml:space="preserve"> enrichment</w:t>
      </w:r>
      <w:r w:rsidR="00F209D8">
        <w:t>, though the descriptions were high level</w:t>
      </w:r>
      <w:r w:rsidR="007928DE">
        <w:t xml:space="preserve">. We speculate that this is </w:t>
      </w:r>
      <w:del w:id="388" w:author="Brian Dilkes" w:date="2017-09-26T23:58:00Z">
        <w:r w:rsidR="007928DE" w:rsidDel="00C13811">
          <w:delText xml:space="preserve">most likely </w:delText>
        </w:r>
      </w:del>
      <w:r w:rsidR="007928DE">
        <w:t>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w:t>
      </w:r>
      <w:r w:rsidR="00EE0317">
        <w:t xml:space="preserve"> and phenotypes</w:t>
      </w:r>
      <w:r w:rsidR="00607D02">
        <w:t xml:space="preserve"> for which the genes</w:t>
      </w:r>
      <w:r w:rsidR="00017416">
        <w:t xml:space="preserve"> included in Ontologies such as GO</w:t>
      </w:r>
      <w:r w:rsidR="00607D02">
        <w:t xml:space="preserve"> not yet annotated</w:t>
      </w:r>
      <w:r w:rsidR="007928DE">
        <w:t>, yet have strong co-expression evidence</w:t>
      </w:r>
      <w:r w:rsidR="00BD5B66">
        <w:t xml:space="preserve"> and can be given functional annotations through GWAS</w:t>
      </w:r>
      <w:r>
        <w:t xml:space="preserve">. </w:t>
      </w:r>
    </w:p>
    <w:p w:rsidR="006E4EBF" w:rsidRDefault="004C123B" w:rsidP="007928DE">
      <w:r>
        <w:t>O</w:t>
      </w:r>
      <w:r w:rsidR="005122BA">
        <w:t>ur analysis</w:t>
      </w:r>
      <w:r>
        <w:t xml:space="preserve"> </w:t>
      </w:r>
      <w:r w:rsidR="00ED314C">
        <w:t xml:space="preserve">shows </w:t>
      </w:r>
      <w:r>
        <w:t xml:space="preserve">that the loci </w:t>
      </w:r>
      <w:del w:id="389" w:author="Brian Dilkes" w:date="2017-09-26T23:58:00Z">
        <w:r w:rsidDel="00C13811">
          <w:delText xml:space="preserve">implicated </w:delText>
        </w:r>
      </w:del>
      <w:ins w:id="390" w:author="Brian Dilkes" w:date="2017-09-26T23:58:00Z">
        <w:r w:rsidR="00C13811">
          <w:t>linked to</w:t>
        </w:r>
      </w:ins>
      <w:del w:id="391" w:author="Brian Dilkes" w:date="2017-09-26T23:58:00Z">
        <w:r w:rsidDel="00C13811">
          <w:delText>by these</w:delText>
        </w:r>
      </w:del>
      <w:r>
        <w:t xml:space="preserv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w:t>
      </w:r>
      <w:r w:rsidR="00286BB4">
        <w:t xml:space="preserve"> species</w:t>
      </w:r>
      <w:ins w:id="392" w:author="Brian Dilkes" w:date="2017-09-26T23:59:00Z">
        <w:r w:rsidR="00C13811">
          <w:t>-</w:t>
        </w:r>
      </w:ins>
      <w:del w:id="393" w:author="Brian Dilkes" w:date="2017-09-26T23:59:00Z">
        <w:r w:rsidR="00286BB4" w:rsidDel="00C13811">
          <w:delText xml:space="preserve"> </w:delText>
        </w:r>
      </w:del>
      <w:r w:rsidR="00286BB4">
        <w:t>specific</w:t>
      </w:r>
      <w:r>
        <w:t xml:space="preserve"> </w:t>
      </w:r>
      <w:r w:rsidR="00C13E3F">
        <w:t>gene ontologies</w:t>
      </w:r>
      <w:r>
        <w:t>, and this result emphasizes the extent of this limi</w:t>
      </w:r>
      <w:r w:rsidR="006E4EBF">
        <w:t>tation.</w:t>
      </w:r>
      <w:r w:rsidR="00E16F53">
        <w:t xml:space="preserve"> Where current functional annotations, such as GO, rely highly on </w:t>
      </w:r>
      <w:proofErr w:type="spellStart"/>
      <w:r w:rsidR="004A10FE">
        <w:t>orthology</w:t>
      </w:r>
      <w:proofErr w:type="spellEnd"/>
      <w:r w:rsidR="004A10FE">
        <w:t xml:space="preserve">, future </w:t>
      </w:r>
      <w:proofErr w:type="spellStart"/>
      <w:r w:rsidR="004A10FE">
        <w:t>curation</w:t>
      </w:r>
      <w:proofErr w:type="spellEnd"/>
      <w:r w:rsidR="004A10FE">
        <w:t xml:space="preserve"> pipeline could rely on species</w:t>
      </w:r>
      <w:ins w:id="394" w:author="Brian Dilkes" w:date="2017-09-26T23:59:00Z">
        <w:r w:rsidR="00C13811">
          <w:t>-</w:t>
        </w:r>
      </w:ins>
      <w:del w:id="395" w:author="Brian Dilkes" w:date="2017-09-26T23:59:00Z">
        <w:r w:rsidR="004A10FE" w:rsidDel="00C13811">
          <w:delText xml:space="preserve"> </w:delText>
        </w:r>
      </w:del>
      <w:r w:rsidR="004A10FE">
        <w:t xml:space="preserve">specific </w:t>
      </w:r>
      <w:proofErr w:type="spellStart"/>
      <w:r w:rsidR="004A10FE">
        <w:t>curations</w:t>
      </w:r>
      <w:proofErr w:type="spellEnd"/>
      <w:r w:rsidR="004A10FE">
        <w:t xml:space="preserve"> </w:t>
      </w:r>
      <w:del w:id="396" w:author="Brian Dilkes" w:date="2017-09-26T23:59:00Z">
        <w:r w:rsidR="004A10FE" w:rsidDel="00C13811">
          <w:delText xml:space="preserve">based </w:delText>
        </w:r>
      </w:del>
      <w:ins w:id="397" w:author="Brian Dilkes" w:date="2017-09-26T23:59:00Z">
        <w:r w:rsidR="00C13811">
          <w:t>that utilize the data</w:t>
        </w:r>
      </w:ins>
      <w:del w:id="398" w:author="Brian Dilkes" w:date="2017-09-26T23:59:00Z">
        <w:r w:rsidR="004A10FE" w:rsidDel="00C13811">
          <w:delText>on</w:delText>
        </w:r>
      </w:del>
      <w:r w:rsidR="004A10FE">
        <w:t xml:space="preserve"> </w:t>
      </w:r>
      <w:del w:id="399" w:author="Brian Dilkes" w:date="2017-09-26T23:59:00Z">
        <w:r w:rsidR="004A10FE" w:rsidDel="00C13811">
          <w:delText xml:space="preserve">integrated </w:delText>
        </w:r>
      </w:del>
      <w:ins w:id="400" w:author="Brian Dilkes" w:date="2017-09-26T23:59:00Z">
        <w:r w:rsidR="00C13811">
          <w:t>obtained from</w:t>
        </w:r>
        <w:r w:rsidR="00C13811">
          <w:t xml:space="preserve"> </w:t>
        </w:r>
      </w:ins>
      <w:r w:rsidR="004A10FE">
        <w:t>GWAS and co-expression.</w:t>
      </w:r>
    </w:p>
    <w:p w:rsidR="004C123B" w:rsidRDefault="004C123B" w:rsidP="004C123B">
      <w:r>
        <w:t xml:space="preserve">Beyond highlighting the challenges of a genome lacking </w:t>
      </w:r>
      <w:r w:rsidR="00BE5CBE">
        <w:t xml:space="preserve">precise </w:t>
      </w:r>
      <w:r>
        <w:t>functional annotation, these results also suggest an interesting direction for fut</w:t>
      </w:r>
      <w:r w:rsidR="0021359B">
        <w:t>ure work. Despite the limited ontological</w:t>
      </w:r>
      <w:r>
        <w:t xml:space="preserve">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xml:space="preserve">).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w:t>
      </w:r>
      <w:proofErr w:type="spellStart"/>
      <w:r>
        <w:t>Camoco</w:t>
      </w:r>
      <w:proofErr w:type="spellEnd"/>
      <w:r>
        <w:t>, and provide public access in convenient forms would be worthwhile. Maize is somewhat exceptional in this regard</w:t>
      </w:r>
      <w:r w:rsidR="00887517">
        <w:t xml:space="preserve"> due to its excellent genomic tools</w:t>
      </w:r>
      <w:r w:rsidR="00CB3933">
        <w:t xml:space="preserve"> and powerful mapping populations</w:t>
      </w:r>
      <w:r>
        <w:t>, but there are several other crop species with rich population genetic resources with limited genome functional annotation that could benefit from this approach as well.</w:t>
      </w:r>
    </w:p>
    <w:p w:rsidR="009438C3" w:rsidRDefault="004C123B" w:rsidP="009438C3">
      <w:pPr>
        <w:pStyle w:val="Heading2"/>
      </w:pPr>
      <w:r>
        <w:t>Co-expression context matters</w:t>
      </w:r>
    </w:p>
    <w:p w:rsidR="003C16CC" w:rsidRDefault="004C123B" w:rsidP="004C123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w:t>
      </w:r>
      <w:proofErr w:type="spellStart"/>
      <w:r>
        <w:t>ZmRoot</w:t>
      </w:r>
      <w:proofErr w:type="spellEnd"/>
      <w:r>
        <w:t xml:space="preserve">, </w:t>
      </w:r>
      <w:proofErr w:type="spellStart"/>
      <w:r>
        <w:t>ZmPAN</w:t>
      </w:r>
      <w:proofErr w:type="spellEnd"/>
      <w:r>
        <w:t>)</w:t>
      </w:r>
      <w:r w:rsidR="00AA4F8A">
        <w:t xml:space="preserve"> and</w:t>
      </w:r>
      <w:r>
        <w:t xml:space="preserve"> performed substantially better than the </w:t>
      </w:r>
      <w:proofErr w:type="spellStart"/>
      <w:r>
        <w:t>ZmSAM</w:t>
      </w:r>
      <w:proofErr w:type="spellEnd"/>
      <w:r>
        <w:t xml:space="preserve">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5512E3">
        <w:fldChar w:fldCharType="separate"/>
      </w:r>
      <w:r w:rsidR="005512E3">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AE58B8">
        <w:fldChar w:fldCharType="separate"/>
      </w:r>
      <w:r w:rsidR="00AE58B8">
        <w:t>Table 2</w:t>
      </w:r>
      <w:r w:rsidR="00AE58B8">
        <w:fldChar w:fldCharType="end"/>
      </w:r>
      <w:r w:rsidR="00AE58B8">
        <w:t>)</w:t>
      </w:r>
      <w:r>
        <w:t xml:space="preserve">. </w:t>
      </w:r>
      <w:r w:rsidR="00887A2C">
        <w:t>Instead, o</w:t>
      </w:r>
      <w:r>
        <w:t xml:space="preserve">ur results indicate that the processes underlying the 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9376EB">
        <w:fldChar w:fldCharType="separate"/>
      </w:r>
      <w:r w:rsidR="002607DF">
        <w:t>Table 1</w:t>
      </w:r>
      <w:r w:rsidR="009376EB">
        <w:fldChar w:fldCharType="end"/>
      </w:r>
      <w:r w:rsidR="005512E3">
        <w:t>)</w:t>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p>
    <w:p w:rsidR="003F0DEB" w:rsidRDefault="004C123B" w:rsidP="00B35377">
      <w:r>
        <w:t xml:space="preserve">Between the two co-expression networks based on expression variation across </w:t>
      </w:r>
      <w:proofErr w:type="spellStart"/>
      <w:r w:rsidR="00514CFC">
        <w:t>genotypically</w:t>
      </w:r>
      <w:proofErr w:type="spellEnd"/>
      <w:r w:rsidR="00514CFC">
        <w:t xml:space="preserve">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w:t>
      </w:r>
      <w:proofErr w:type="spellStart"/>
      <w:r>
        <w:t>ZmRoot</w:t>
      </w:r>
      <w:proofErr w:type="spellEnd"/>
      <w:r>
        <w: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w:t>
      </w:r>
      <w:proofErr w:type="spellStart"/>
      <w:r>
        <w:t>ZmPAN</w:t>
      </w:r>
      <w:proofErr w:type="spellEnd"/>
      <w:r>
        <w:t xml:space="preserve">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e (which were measured in kernels). The difference between the performance of these two networks was modest, however, and much less significant than the difference between</w:t>
      </w:r>
      <w:r w:rsidR="007614D0">
        <w:t xml:space="preserve"> the developmental/tissue atlas-</w:t>
      </w:r>
      <w:r>
        <w:t>derived network and the di</w:t>
      </w:r>
      <w:r w:rsidR="00F1739E">
        <w:t>verse genotype-derived network.</w:t>
      </w:r>
    </w:p>
    <w:p w:rsidR="0007635B" w:rsidRDefault="009A0805" w:rsidP="00B35377">
      <w:r>
        <w:t>T</w:t>
      </w:r>
      <w:r w:rsidR="004C123B">
        <w:t xml:space="preserve">he performance of the </w:t>
      </w:r>
      <w:proofErr w:type="spellStart"/>
      <w:r w:rsidR="004C123B">
        <w:t>ZmRoot</w:t>
      </w:r>
      <w:proofErr w:type="spellEnd"/>
      <w:r w:rsidR="004C123B">
        <w:t xml:space="preserve"> versus the </w:t>
      </w:r>
      <w:proofErr w:type="spellStart"/>
      <w:r w:rsidR="004C123B">
        <w:t>ZmPAN</w:t>
      </w:r>
      <w:proofErr w:type="spellEnd"/>
      <w:r w:rsidR="004C123B">
        <w:t xml:space="preserve"> network 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w:t>
      </w:r>
      <w:proofErr w:type="spellStart"/>
      <w:r w:rsidR="00D80D2E">
        <w:t>ZmRoot</w:t>
      </w:r>
      <w:proofErr w:type="spellEnd"/>
      <w:r w:rsidR="00D80D2E">
        <w:t xml:space="preserve"> network was </w:t>
      </w:r>
      <w:r w:rsidR="00B05C04">
        <w:t>driven</w:t>
      </w:r>
      <w:r w:rsidR="00D80D2E">
        <w:t xml:space="preserve"> by</w:t>
      </w:r>
      <w:r w:rsidR="004C123B">
        <w:t xml:space="preserve"> the density metric while performance of</w:t>
      </w:r>
      <w:r w:rsidR="00E630E0">
        <w:t xml:space="preserve"> the </w:t>
      </w:r>
      <w:proofErr w:type="spellStart"/>
      <w:r w:rsidR="00E630E0">
        <w:t>ZmPAN</w:t>
      </w:r>
      <w:proofErr w:type="spellEnd"/>
      <w:r w:rsidR="00E630E0">
        <w:t xml:space="preserve"> network relied</w:t>
      </w:r>
      <w:r w:rsidR="004C123B">
        <w:t xml:space="preserve"> on the locality metric (</w:t>
      </w:r>
      <w:r w:rsidR="00D623D2">
        <w:fldChar w:fldCharType="begin"/>
      </w:r>
      <w:r w:rsidR="00D623D2">
        <w:instrText xml:space="preserve"> REF _Ref485996339 \h </w:instrText>
      </w:r>
      <w:r w:rsidR="00D623D2">
        <w:fldChar w:fldCharType="separate"/>
      </w:r>
      <w:r w:rsidR="002607DF">
        <w:t>Table 4</w:t>
      </w:r>
      <w:r w:rsidR="00D623D2">
        <w:fldChar w:fldCharType="end"/>
      </w:r>
      <w:r w:rsidR="0007635B">
        <w:t>)</w:t>
      </w:r>
      <w:r w:rsidR="00CB796A">
        <w:t>. T</w:t>
      </w:r>
      <w:r w:rsidR="00195A6C">
        <w:t>hough</w:t>
      </w:r>
      <w:r w:rsidR="00CB796A">
        <w:t>,</w:t>
      </w:r>
      <w:r w:rsidR="00195A6C">
        <w:t xml:space="preserve"> in both networks, locality and density were positively correlated (</w:t>
      </w:r>
      <w:r w:rsidR="00195A6C">
        <w:fldChar w:fldCharType="begin"/>
      </w:r>
      <w:r w:rsidR="00195A6C">
        <w:instrText xml:space="preserve"> REF _Ref481678956 \h </w:instrText>
      </w:r>
      <w:r w:rsidR="00195A6C">
        <w:fldChar w:fldCharType="separate"/>
      </w:r>
      <w:r w:rsidR="00195A6C">
        <w:t>Supp. Figure 6</w:t>
      </w:r>
      <w:r w:rsidR="00195A6C">
        <w:fldChar w:fldCharType="end"/>
      </w:r>
      <w:r w:rsidR="00195A6C">
        <w:t>)</w:t>
      </w:r>
      <w:r w:rsidR="00374F73">
        <w:t xml:space="preserve"> implying that these two metrics are </w:t>
      </w:r>
      <w:r w:rsidR="008F71DC" w:rsidRPr="00E630E0">
        <w:t xml:space="preserve">in </w:t>
      </w:r>
      <w:r w:rsidR="004E7C60" w:rsidRPr="00E630E0">
        <w:t>fact</w:t>
      </w:r>
      <w:r w:rsidR="00374F73" w:rsidRPr="00E630E0">
        <w:t xml:space="preserve"> </w:t>
      </w:r>
      <w:r w:rsidR="003A57A9" w:rsidRPr="00E630E0">
        <w:t>complementary</w:t>
      </w:r>
      <w:r w:rsidR="0007635B" w:rsidRPr="00E630E0">
        <w:t>.</w:t>
      </w:r>
      <w:r w:rsidR="00271E79">
        <w:t xml:space="preserve"> This</w:t>
      </w:r>
      <w:r w:rsidR="00FC2CD0">
        <w:t xml:space="preserve"> </w:t>
      </w:r>
      <w:r w:rsidR="003D127A">
        <w:t>relationship</w:t>
      </w:r>
      <w:r w:rsidR="00271E79">
        <w:t xml:space="preserve"> was also seen 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524CE" w:rsidRPr="00E630E0">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5154D9">
        <w:t>, however</w:t>
      </w:r>
      <w:r w:rsidR="00E524CE" w:rsidRPr="00E630E0">
        <w:t xml:space="preserve"> only ~25% were captured by both metrics</w:t>
      </w:r>
      <w:r w:rsidR="005154D9">
        <w:t xml:space="preserve"> indicating there are biological processes reflective of each metric</w:t>
      </w:r>
      <w:r w:rsidR="00E524CE" w:rsidRPr="00E630E0">
        <w:t>.</w:t>
      </w:r>
      <w:r w:rsidR="00867297">
        <w:t xml:space="preserve"> In addition to tissue source differing between the </w:t>
      </w:r>
      <w:proofErr w:type="spellStart"/>
      <w:r w:rsidR="00867297">
        <w:t>ZmRoot</w:t>
      </w:r>
      <w:proofErr w:type="spellEnd"/>
      <w:r w:rsidR="00867297">
        <w:t xml:space="preserve"> and </w:t>
      </w:r>
      <w:proofErr w:type="spellStart"/>
      <w:r w:rsidR="00867297">
        <w:t>ZmPAN</w:t>
      </w:r>
      <w:proofErr w:type="spellEnd"/>
      <w:r w:rsidR="00867297">
        <w:t xml:space="preserve"> network, the number of experimental accessions drastically differed between the networks (503 accessions in </w:t>
      </w:r>
      <w:proofErr w:type="spellStart"/>
      <w:r w:rsidR="00867297">
        <w:t>ZmPAN</w:t>
      </w:r>
      <w:proofErr w:type="spellEnd"/>
      <w:r w:rsidR="00867297">
        <w:t xml:space="preserve"> and 48 in </w:t>
      </w:r>
      <w:proofErr w:type="spellStart"/>
      <w:r w:rsidR="00867297">
        <w:t>ZmRoot</w:t>
      </w:r>
      <w:proofErr w:type="spellEnd"/>
      <w:proofErr w:type="gramStart"/>
      <w:r w:rsidR="00867297">
        <w:t>)</w:t>
      </w:r>
      <w:r w:rsidR="006541F1">
        <w:t xml:space="preserve"> which</w:t>
      </w:r>
      <w:proofErr w:type="gramEnd"/>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r w:rsidR="0007635B">
        <w:fldChar w:fldCharType="begin"/>
      </w:r>
      <w:r w:rsidR="0007635B">
        <w:instrText xml:space="preserve"> REF _Ref486516422 \h </w:instrText>
      </w:r>
      <w:r w:rsidR="0007635B">
        <w:fldChar w:fldCharType="separate"/>
      </w:r>
      <w:r w:rsidR="0007635B">
        <w:t>Supp. Table 6</w:t>
      </w:r>
      <w:r w:rsidR="0007635B">
        <w:fldChar w:fldCharType="end"/>
      </w:r>
      <w:r w:rsidR="0007635B">
        <w:t>) and thus could explain the bias between network metric and the number of input accessions</w:t>
      </w:r>
      <w:r w:rsidR="00B353CF">
        <w:t>.</w:t>
      </w:r>
      <w:r w:rsidR="009A4C87">
        <w:t xml:space="preserve"> This result also suggests that that the 46 accessions in </w:t>
      </w:r>
      <w:proofErr w:type="spellStart"/>
      <w:r w:rsidR="009A4C87">
        <w:t>ZmRoot</w:t>
      </w:r>
      <w:proofErr w:type="spellEnd"/>
      <w:r w:rsidR="009A4C87">
        <w:t xml:space="preserve"> did not saturate this approach for</w:t>
      </w:r>
      <w:r w:rsidR="001E6D0C">
        <w:t xml:space="preserve"> co-expression</w:t>
      </w:r>
      <w:r w:rsidR="009A4C87">
        <w:t xml:space="preserve"> signal and expanding the </w:t>
      </w:r>
      <w:proofErr w:type="spellStart"/>
      <w:r w:rsidR="009A4C87">
        <w:t>ZmRoot</w:t>
      </w:r>
      <w:proofErr w:type="spellEnd"/>
      <w:r w:rsidR="009A4C87">
        <w:t xml:space="preserve">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rsidR="004C123B" w:rsidRPr="004C123B" w:rsidRDefault="004C123B" w:rsidP="004C123B">
      <w:r>
        <w:t>In general, our results strongly suggest that co-expression networks derived from expression profiling of genetically diverse individuals</w:t>
      </w:r>
      <w:r w:rsidR="00C60ED7">
        <w:t xml:space="preserve"> </w:t>
      </w:r>
      <w:r>
        <w:t>as opposed to deep expression atlases derived from focus on a single reference genotype, will be more powerful for interpreting candidate genetic loci</w:t>
      </w:r>
      <w:r w:rsidR="008403FE">
        <w:t xml:space="preserve"> identified in a </w:t>
      </w:r>
      <w:r w:rsidR="00A82DBD">
        <w:t>GWA studie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rsidR="00C42754" w:rsidRDefault="00C42754" w:rsidP="006804EA">
      <w:pPr>
        <w:pStyle w:val="Heading1"/>
      </w:pPr>
      <w:r>
        <w:t>Conclusion</w:t>
      </w:r>
    </w:p>
    <w:p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ins w:id="401" w:author="Brian Dilkes" w:date="2017-09-27T00:03:00Z">
        <w:r w:rsidR="00C13811">
          <w:t xml:space="preserve">linkage between ionomic traits and </w:t>
        </w:r>
      </w:ins>
      <w:del w:id="402" w:author="Brian Dilkes" w:date="2017-09-27T00:03:00Z">
        <w:r w:rsidR="005D741B" w:rsidDel="00C13811">
          <w:delText xml:space="preserve">specific </w:delText>
        </w:r>
      </w:del>
      <w:ins w:id="403" w:author="Brian Dilkes" w:date="2017-09-27T00:03:00Z">
        <w:r w:rsidR="00C13811">
          <w:t>alleles at</w:t>
        </w:r>
      </w:ins>
      <w:del w:id="404" w:author="Brian Dilkes" w:date="2017-09-27T00:03:00Z">
        <w:r w:rsidR="005D741B" w:rsidDel="00C13811">
          <w:delText>candidate</w:delText>
        </w:r>
      </w:del>
      <w:r w:rsidR="005D741B">
        <w:t xml:space="preserve"> genes that </w:t>
      </w:r>
      <w:r w:rsidR="00F87269">
        <w:t xml:space="preserve">have previously been </w:t>
      </w:r>
      <w:del w:id="405" w:author="Brian Dilkes" w:date="2017-09-27T00:03:00Z">
        <w:r w:rsidR="00F87269" w:rsidDel="00C13811">
          <w:delText xml:space="preserve">described </w:delText>
        </w:r>
      </w:del>
      <w:ins w:id="406" w:author="Brian Dilkes" w:date="2017-09-27T00:03:00Z">
        <w:r w:rsidR="00C13811">
          <w:t>demonstrated</w:t>
        </w:r>
        <w:r w:rsidR="00C13811">
          <w:t xml:space="preserve"> </w:t>
        </w:r>
      </w:ins>
      <w:r w:rsidR="00F87269">
        <w:t>to affect the plant ionome. We validated ou</w:t>
      </w:r>
      <w:r w:rsidR="00DB1E93">
        <w:t xml:space="preserve">r approach </w:t>
      </w:r>
      <w:del w:id="407" w:author="Brian Dilkes" w:date="2017-09-27T00:03:00Z">
        <w:r w:rsidR="00BF75F4" w:rsidDel="00C13811">
          <w:delText>through</w:delText>
        </w:r>
        <w:r w:rsidR="00DB1E93" w:rsidDel="00C13811">
          <w:delText xml:space="preserve"> </w:delText>
        </w:r>
      </w:del>
      <w:ins w:id="408" w:author="Brian Dilkes" w:date="2017-09-27T00:03:00Z">
        <w:r w:rsidR="00C13811">
          <w:t xml:space="preserve">using genes and pathways not previously demonstrated to affect the ionome in maize, and demonstrated that GA signaling through </w:t>
        </w:r>
      </w:ins>
      <w:ins w:id="409" w:author="Brian Dilkes" w:date="2017-09-27T00:04:00Z">
        <w:r w:rsidR="00C13811">
          <w:t>the</w:t>
        </w:r>
      </w:ins>
      <w:ins w:id="410" w:author="Brian Dilkes" w:date="2017-09-27T00:03:00Z">
        <w:r w:rsidR="00C13811">
          <w:t xml:space="preserve"> </w:t>
        </w:r>
      </w:ins>
      <w:ins w:id="411" w:author="Brian Dilkes" w:date="2017-09-27T00:04:00Z">
        <w:r w:rsidR="00C13811">
          <w:t xml:space="preserve">DELLA-domain transcription factors </w:t>
        </w:r>
      </w:ins>
      <w:del w:id="412" w:author="Brian Dilkes" w:date="2017-09-27T00:04:00Z">
        <w:r w:rsidR="00DB1E93" w:rsidDel="00C13811">
          <w:delText xml:space="preserve">mutant analysis, </w:delText>
        </w:r>
        <w:r w:rsidR="00FD5569" w:rsidDel="00C13811">
          <w:delText>and confirmed that variants at</w:delText>
        </w:r>
        <w:r w:rsidR="00DB1E93" w:rsidDel="00C13811">
          <w:delText xml:space="preserve"> the D9 locus </w:delText>
        </w:r>
      </w:del>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rsidR="00400A66" w:rsidRPr="00400A66" w:rsidRDefault="006B33EA" w:rsidP="006804EA">
      <w:pPr>
        <w:pStyle w:val="Heading1"/>
      </w:pPr>
      <w:bookmarkStart w:id="413" w:name="_Ref463088833"/>
      <w:r>
        <w:t>Materials and Methods</w:t>
      </w:r>
      <w:bookmarkEnd w:id="413"/>
    </w:p>
    <w:p w:rsidR="008D2BA7" w:rsidRDefault="008D2BA7" w:rsidP="00B341BD">
      <w:pPr>
        <w:pStyle w:val="Heading2"/>
      </w:pPr>
      <w:r>
        <w:t xml:space="preserve">Software implementation of </w:t>
      </w:r>
      <w:proofErr w:type="spellStart"/>
      <w:r>
        <w:t>Camoco</w:t>
      </w:r>
      <w:proofErr w:type="spellEnd"/>
    </w:p>
    <w:p w:rsidR="008D2BA7" w:rsidRDefault="008D2BA7" w:rsidP="008D2BA7">
      <w:proofErr w:type="spellStart"/>
      <w:r>
        <w:t>Camoco</w:t>
      </w:r>
      <w:proofErr w:type="spellEnd"/>
      <w:r>
        <w:t xml:space="preserve">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 xml:space="preserve">co-expression networks. </w:t>
      </w:r>
      <w:proofErr w:type="spellStart"/>
      <w:r>
        <w:t>Camoco</w:t>
      </w:r>
      <w:proofErr w:type="spellEnd"/>
      <w:r>
        <w:t xml:space="preserve"> was developed to build and analyze co-expression networks from gene transcript expression data (i.e. RNA</w:t>
      </w:r>
      <w:r w:rsidR="004C6071">
        <w:t>-</w:t>
      </w:r>
      <w:proofErr w:type="spellStart"/>
      <w:r>
        <w:t>Seq</w:t>
      </w:r>
      <w:proofErr w:type="spellEnd"/>
      <w:r>
        <w:t xml:space="preserve">) but can also be utilized on other expression data such as metabolite or protein abundance as well as legacy expression data such as from micro-arrays. </w:t>
      </w:r>
    </w:p>
    <w:p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rsidR="00746B7C" w:rsidRDefault="004B7D5A" w:rsidP="008D2BA7">
      <w:proofErr w:type="spellStart"/>
      <w:r>
        <w:t>Camoco</w:t>
      </w:r>
      <w:proofErr w:type="spellEnd"/>
      <w:r>
        <w:t xml:space="preserve"> is open source and freely available under the MIT license. </w:t>
      </w:r>
      <w:r w:rsidR="00E87237">
        <w:t>Full s</w:t>
      </w:r>
      <w:r>
        <w:t>ource code</w:t>
      </w:r>
      <w:r w:rsidR="00746B7C">
        <w:t>, software examples</w:t>
      </w:r>
      <w:r>
        <w:t xml:space="preserve"> as well as instructions on how to install and run </w:t>
      </w:r>
      <w:proofErr w:type="spellStart"/>
      <w:r>
        <w:t>Camoco</w:t>
      </w:r>
      <w:proofErr w:type="spellEnd"/>
      <w:r>
        <w:t xml:space="preserve"> are available at:</w:t>
      </w:r>
    </w:p>
    <w:p w:rsidR="004B7D5A" w:rsidRDefault="00253311" w:rsidP="008D2BA7">
      <w:hyperlink r:id="rId10" w:history="1">
        <w:r w:rsidR="00B341BD" w:rsidRPr="00AD382F">
          <w:rPr>
            <w:rStyle w:val="Hyperlink"/>
            <w:color w:val="034990" w:themeColor="hyperlink" w:themeShade="BF"/>
          </w:rPr>
          <w:t>http://github.com/schae234/Camoco</w:t>
        </w:r>
      </w:hyperlink>
      <w:r w:rsidR="004B7D5A">
        <w:t>.</w:t>
      </w:r>
    </w:p>
    <w:p w:rsidR="00164372" w:rsidRDefault="00164372" w:rsidP="008D2BA7">
      <w:proofErr w:type="spellStart"/>
      <w:r>
        <w:t>Camoco</w:t>
      </w:r>
      <w:proofErr w:type="spellEnd"/>
      <w:r>
        <w:t xml:space="preserve"> version 0.5.0 was used here.</w:t>
      </w:r>
    </w:p>
    <w:p w:rsidR="00B341BD" w:rsidRPr="00B87472" w:rsidRDefault="0031705A" w:rsidP="00B341BD">
      <w:pPr>
        <w:pStyle w:val="Heading2"/>
      </w:pPr>
      <w:r>
        <w:t>Construction quality control</w:t>
      </w:r>
      <w:r w:rsidR="00B341BD">
        <w:t xml:space="preserve"> of co-expression networks</w:t>
      </w:r>
    </w:p>
    <w:p w:rsidR="007255FD" w:rsidRPr="00456B26" w:rsidRDefault="00330ED2" w:rsidP="006804EA">
      <w:pPr>
        <w:pStyle w:val="Heading3"/>
      </w:pPr>
      <w:proofErr w:type="spellStart"/>
      <w:r>
        <w:t>ZmPAN</w:t>
      </w:r>
      <w:proofErr w:type="spellEnd"/>
      <w:r>
        <w:t xml:space="preserve">: </w:t>
      </w:r>
      <w:r w:rsidR="00101EAA" w:rsidRPr="00573E18">
        <w:t xml:space="preserve">A </w:t>
      </w:r>
      <w:proofErr w:type="spellStart"/>
      <w:r w:rsidR="00101EAA">
        <w:t>genotypically</w:t>
      </w:r>
      <w:proofErr w:type="spellEnd"/>
      <w:r w:rsidR="00101EAA">
        <w:t xml:space="preserve"> diverse, </w:t>
      </w:r>
      <w:r w:rsidR="00101EAA" w:rsidRPr="00573E18">
        <w:t>PAN genome co-expression network</w:t>
      </w:r>
    </w:p>
    <w:p w:rsidR="007255FD" w:rsidRDefault="007255FD" w:rsidP="006804EA">
      <w:proofErr w:type="spellStart"/>
      <w:r w:rsidRPr="0077751E">
        <w:t>Camoco</w:t>
      </w:r>
      <w:proofErr w:type="spellEnd"/>
      <w:r w:rsidRPr="0077751E">
        <w:t xml:space="preserve"> was used to process the FPKM table reported by Hirsh et al. and to build a co-expression network. The raw gene expression data were passed through the quality c</w:t>
      </w:r>
      <w:r w:rsidR="00ED6B5D">
        <w:t xml:space="preserve">ontrol pipeline in </w:t>
      </w:r>
      <w:proofErr w:type="spellStart"/>
      <w:r w:rsidR="00ED6B5D">
        <w:t>Camoco</w:t>
      </w:r>
      <w:proofErr w:type="spellEnd"/>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proofErr w:type="spellStart"/>
      <w:r w:rsidR="007256FD">
        <w:t>Zm</w:t>
      </w:r>
      <w:r>
        <w:t>PAN</w:t>
      </w:r>
      <w:proofErr w:type="spellEnd"/>
      <w:r>
        <w:t xml:space="preserve">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rsidR="007255FD" w:rsidRDefault="00330ED2" w:rsidP="006804EA">
      <w:pPr>
        <w:pStyle w:val="Heading3"/>
      </w:pPr>
      <w:proofErr w:type="spellStart"/>
      <w:r>
        <w:t>Zm</w:t>
      </w:r>
      <w:r w:rsidR="004645C0">
        <w:t>SAM</w:t>
      </w:r>
      <w:proofErr w:type="spellEnd"/>
      <w:r w:rsidR="004645C0">
        <w:t>: A Maize RNA-</w:t>
      </w:r>
      <w:proofErr w:type="spellStart"/>
      <w:r w:rsidR="004645C0">
        <w:t>S</w:t>
      </w:r>
      <w:r w:rsidRPr="004E79F7">
        <w:t>eq</w:t>
      </w:r>
      <w:proofErr w:type="spellEnd"/>
      <w:r w:rsidRPr="004E79F7">
        <w:t xml:space="preserve"> Tissue Atlas co-expression networ</w:t>
      </w:r>
      <w:r>
        <w:t>k</w:t>
      </w:r>
    </w:p>
    <w:p w:rsidR="00DF6622" w:rsidRPr="00456B26" w:rsidRDefault="00BF0C79" w:rsidP="006804EA">
      <w:r>
        <w:t xml:space="preserve">Publicly available gene expression data was generated from downloaded from </w:t>
      </w:r>
      <w:proofErr w:type="spellStart"/>
      <w:r>
        <w:t>Stelpflug</w:t>
      </w:r>
      <w:proofErr w:type="spellEnd"/>
      <w:r>
        <w:t xml:space="preserve"> </w:t>
      </w:r>
      <w:proofErr w:type="gramStart"/>
      <w:r>
        <w:t>et</w:t>
      </w:r>
      <w:proofErr w:type="gramEnd"/>
      <w:r w:rsidR="00240413">
        <w:t>.</w:t>
      </w:r>
      <w:r>
        <w:t xml:space="preserve"> </w:t>
      </w:r>
      <w:proofErr w:type="gramStart"/>
      <w:r>
        <w:t>al</w:t>
      </w:r>
      <w:proofErr w:type="gramEnd"/>
      <w:r>
        <w:t xml:space="preserve">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proofErr w:type="spellStart"/>
      <w:r w:rsidR="00DF6622" w:rsidRPr="002E6613">
        <w:rPr>
          <w:i/>
        </w:rPr>
        <w:t>ZmPAN</w:t>
      </w:r>
      <w:proofErr w:type="spellEnd"/>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xml:space="preserve">). The </w:t>
      </w:r>
      <w:proofErr w:type="spellStart"/>
      <w:r w:rsidR="002670AF">
        <w:t>ZmSAM</w:t>
      </w:r>
      <w:proofErr w:type="spellEnd"/>
      <w:r w:rsidR="00831A27">
        <w:t xml:space="preserve"> network shows </w:t>
      </w:r>
      <w:proofErr w:type="gramStart"/>
      <w:r w:rsidR="00831A27">
        <w:t>a 10.8</w:t>
      </w:r>
      <w:proofErr w:type="gramEnd"/>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xml:space="preserve">. A final network health check shows that the empirical degree distribution of the </w:t>
      </w:r>
      <w:proofErr w:type="spellStart"/>
      <w:r w:rsidRPr="004E79F7">
        <w:t>ZmSAM</w:t>
      </w:r>
      <w:proofErr w:type="spellEnd"/>
      <w:r w:rsidRPr="004E79F7">
        <w:t xml:space="preserve">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rsidR="00330ED2" w:rsidRDefault="00330ED2" w:rsidP="006804EA">
      <w:pPr>
        <w:pStyle w:val="Heading3"/>
      </w:pPr>
      <w:proofErr w:type="spellStart"/>
      <w:r>
        <w:t>ZmRoot</w:t>
      </w:r>
      <w:proofErr w:type="spellEnd"/>
      <w:r>
        <w:t xml:space="preserve">: A </w:t>
      </w:r>
      <w:proofErr w:type="spellStart"/>
      <w:r>
        <w:t>Genotypically</w:t>
      </w:r>
      <w:proofErr w:type="spellEnd"/>
      <w:r>
        <w:t xml:space="preserve"> Diverse Maize Root Co-Expression Network</w:t>
      </w:r>
    </w:p>
    <w:p w:rsidR="003363AF" w:rsidRDefault="003363AF" w:rsidP="006804EA">
      <w:r w:rsidRPr="00C05203">
        <w:t xml:space="preserve">Root RNA was extracted and sequenced from </w:t>
      </w:r>
      <w:r w:rsidR="00831A27">
        <w:t>48 diverse maize lines</w:t>
      </w:r>
      <w:r w:rsidRPr="00C05203">
        <w:t xml:space="preserve"> using </w:t>
      </w:r>
      <w:proofErr w:type="spellStart"/>
      <w:r w:rsidRPr="00C05203">
        <w:t>TruSeq</w:t>
      </w:r>
      <w:proofErr w:type="spellEnd"/>
      <w:r w:rsidRPr="00C05203">
        <w:t xml:space="preserve"> stranded RNA library prep and </w:t>
      </w:r>
      <w:proofErr w:type="spellStart"/>
      <w:r w:rsidRPr="00C05203">
        <w:t>Illumina</w:t>
      </w:r>
      <w:proofErr w:type="spellEnd"/>
      <w:r w:rsidRPr="00C05203">
        <w:t xml:space="preserve"> </w:t>
      </w:r>
      <w:proofErr w:type="spellStart"/>
      <w:r w:rsidRPr="00C05203">
        <w:t>HiSeq</w:t>
      </w:r>
      <w:proofErr w:type="spellEnd"/>
      <w:r w:rsidRPr="00C05203">
        <w:t xml:space="preserve"> 100bp paired end RNA Sequencing (</w:t>
      </w:r>
      <w:proofErr w:type="spellStart"/>
      <w:r w:rsidRPr="00C05203">
        <w:t>RNASeq</w:t>
      </w:r>
      <w:proofErr w:type="spellEnd"/>
      <w:r w:rsidRPr="00C05203">
        <w:t>)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w:t>
      </w:r>
      <w:proofErr w:type="spellStart"/>
      <w:r>
        <w:t>AdapterRemoval</w:t>
      </w:r>
      <w:proofErr w:type="spellEnd"/>
      <w:r>
        <w:t xml:space="preserve">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rsidR="007255FD" w:rsidRPr="00456B26" w:rsidRDefault="003363AF" w:rsidP="006804EA">
      <w:r w:rsidRPr="002A34B2">
        <w:t xml:space="preserve">Quantification of gene expression levels into fragments per </w:t>
      </w:r>
      <w:proofErr w:type="spellStart"/>
      <w:r w:rsidRPr="002A34B2">
        <w:t>kilobase</w:t>
      </w:r>
      <w:proofErr w:type="spellEnd"/>
      <w:r w:rsidRPr="002A34B2">
        <w:t xml:space="preserve"> per million reads (FPKM) was done using a </w:t>
      </w:r>
      <w:r>
        <w:t xml:space="preserve">modified version of </w:t>
      </w:r>
      <w:proofErr w:type="spellStart"/>
      <w:r>
        <w:t>HTSeq</w:t>
      </w:r>
      <w:proofErr w:type="spellEnd"/>
      <w:r>
        <w:t xml:space="preserve">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r w:rsidR="005F7200">
        <w:t xml:space="preserve"> available at http://github.com/schae234/MixedHTSeq</w:t>
      </w:r>
      <w:r w:rsidRPr="002A34B2">
        <w:t xml:space="preserve">. Raw FPKM tables were imported into </w:t>
      </w:r>
      <w:proofErr w:type="spellStart"/>
      <w:r w:rsidRPr="002A34B2">
        <w:t>Camoco</w:t>
      </w:r>
      <w:proofErr w:type="spellEnd"/>
      <w:r w:rsidRPr="002A34B2">
        <w:t xml:space="preserve">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w:t>
      </w:r>
      <w:proofErr w:type="spellStart"/>
      <w:r w:rsidR="00C275C7">
        <w:t>ZmPAN</w:t>
      </w:r>
      <w:proofErr w:type="spellEnd"/>
      <w:r w:rsidR="00C275C7">
        <w:t xml:space="preserve"> and </w:t>
      </w:r>
      <w:proofErr w:type="spellStart"/>
      <w:r w:rsidR="00C275C7">
        <w:t>ZmSAM</w:t>
      </w:r>
      <w:proofErr w:type="spellEnd"/>
      <w:r w:rsidR="00C275C7">
        <w:t xml:space="preserve">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C). The degree distribution of the </w:t>
      </w:r>
      <w:proofErr w:type="spellStart"/>
      <w:r w:rsidR="00C275C7">
        <w:t>ZmRoot</w:t>
      </w:r>
      <w:proofErr w:type="spellEnd"/>
      <w:r w:rsidR="00C275C7">
        <w:t xml:space="preserve">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rsidR="00097BC0" w:rsidRPr="005B5BAE" w:rsidRDefault="00D04EE5" w:rsidP="00B87472">
      <w:pPr>
        <w:pStyle w:val="Heading2"/>
      </w:pPr>
      <w:r>
        <w:t>SNP-to-</w:t>
      </w:r>
      <w:r w:rsidR="00C571E9">
        <w:t>Gene m</w:t>
      </w:r>
      <w:r w:rsidR="00097BC0">
        <w:t>apping</w:t>
      </w:r>
      <w:r w:rsidR="00C571E9">
        <w:t xml:space="preserve"> and effective loci</w:t>
      </w:r>
    </w:p>
    <w:p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proofErr w:type="spellStart"/>
      <w:r w:rsidR="00A02D14">
        <w:t>Camoco</w:t>
      </w:r>
      <w:proofErr w:type="spellEnd"/>
      <w:r w:rsidR="00A02D14">
        <w:t xml:space="preserve"> command line interface.</w:t>
      </w:r>
    </w:p>
    <w:p w:rsidR="004727BA" w:rsidRDefault="004727BA" w:rsidP="00D04EE5">
      <w:pPr>
        <w:pStyle w:val="Heading2"/>
      </w:pPr>
      <w:r w:rsidRPr="004727BA">
        <w:t xml:space="preserve">Calculating </w:t>
      </w:r>
      <w:proofErr w:type="spellStart"/>
      <w:r w:rsidR="008533FD">
        <w:t>subnetwork</w:t>
      </w:r>
      <w:proofErr w:type="spellEnd"/>
      <w:r w:rsidR="008533FD">
        <w:t xml:space="preserve"> density and locality</w:t>
      </w:r>
    </w:p>
    <w:p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proofErr w:type="spellStart"/>
      <w:r>
        <w:t>thresholded</w:t>
      </w:r>
      <w:proofErr w:type="spellEnd"/>
      <w:r>
        <w:t xml:space="preserve">)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rsidR="00503064" w:rsidRDefault="00304598" w:rsidP="006804EA">
      <w:pPr>
        <w:pStyle w:val="Heading3"/>
        <w:rPr>
          <w:rFonts w:eastAsiaTheme="minorEastAsia"/>
        </w:rPr>
      </w:pPr>
      <w:bookmarkStart w:id="414" w:name="_Ref447101528"/>
      <w:r w:rsidRPr="0045686C">
        <w:rPr>
          <w:rFonts w:eastAsiaTheme="minorEastAsia"/>
        </w:rPr>
        <w:t>Eq.1</w:t>
      </w:r>
      <w:bookmarkEnd w:id="414"/>
    </w:p>
    <w:p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rsidR="008720EA" w:rsidRPr="00EF5E7C" w:rsidRDefault="00065C7F" w:rsidP="006804EA">
      <w:pPr>
        <w:pStyle w:val="Subtitle"/>
      </w:pPr>
      <w:r>
        <w:t>Where X</w:t>
      </w:r>
      <w:r w:rsidR="00DE503E">
        <w:t>-bar</w:t>
      </w:r>
      <w:r w:rsidRPr="00065C7F">
        <w:t xml:space="preserve"> is the mean </w:t>
      </w:r>
      <w:r>
        <w:t xml:space="preserve">sub-network interaction score, </w:t>
      </w:r>
      <w:proofErr w:type="gramStart"/>
      <w:r>
        <w:t>E(</w:t>
      </w:r>
      <w:proofErr w:type="gramEnd"/>
      <w:r>
        <w:t>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w:t>
      </w:r>
      <w:proofErr w:type="spellStart"/>
      <w:r>
        <w:t>subnetwork</w:t>
      </w:r>
      <w:proofErr w:type="spellEnd"/>
      <w:r>
        <w:t xml:space="preserve">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rsidR="00503064" w:rsidRDefault="00680409" w:rsidP="006804EA">
      <w:pPr>
        <w:pStyle w:val="Heading3"/>
      </w:pPr>
      <w:bookmarkStart w:id="415" w:name="_Ref447101545"/>
      <w:bookmarkStart w:id="416" w:name="_Ref464049667"/>
      <w:r>
        <w:t>Eq.</w:t>
      </w:r>
      <w:bookmarkEnd w:id="415"/>
      <w:r w:rsidR="0020783F">
        <w:t>2</w:t>
      </w:r>
      <w:bookmarkEnd w:id="416"/>
    </w:p>
    <w:p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rsidR="0020783F" w:rsidRDefault="0020783F" w:rsidP="006804EA">
      <w:r>
        <w:t xml:space="preserve">Gene specific density is calculated by considering </w:t>
      </w:r>
      <w:proofErr w:type="spellStart"/>
      <w:r>
        <w:t>subnetwork</w:t>
      </w:r>
      <w:proofErr w:type="spellEnd"/>
      <w:r>
        <w:t xml:space="preserve"> interactions on a per-gene basis:</w:t>
      </w:r>
    </w:p>
    <w:p w:rsidR="0020783F" w:rsidRDefault="0020783F" w:rsidP="006804EA">
      <w:pPr>
        <w:pStyle w:val="Heading3"/>
        <w:rPr>
          <w:rFonts w:eastAsiaTheme="minorEastAsia"/>
        </w:rPr>
      </w:pPr>
      <w:bookmarkStart w:id="417" w:name="_Ref447101563"/>
      <w:bookmarkStart w:id="418" w:name="_Ref464738379"/>
      <w:r w:rsidRPr="0045686C">
        <w:rPr>
          <w:rFonts w:eastAsiaTheme="minorEastAsia"/>
        </w:rPr>
        <w:t>Eq.</w:t>
      </w:r>
      <w:bookmarkEnd w:id="417"/>
      <w:r>
        <w:rPr>
          <w:rFonts w:eastAsiaTheme="minorEastAsia"/>
        </w:rPr>
        <w:t>3</w:t>
      </w:r>
      <w:bookmarkEnd w:id="418"/>
    </w:p>
    <w:p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m:t>
          </m:r>
          <m:r>
            <w:rPr>
              <w:rFonts w:ascii="Cambria Math" w:hAnsi="Cambria Math"/>
            </w:rPr>
            <m:t>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rsidR="0020783F" w:rsidRDefault="0020783F" w:rsidP="006804EA"/>
    <w:p w:rsidR="00503064" w:rsidRDefault="004047D8" w:rsidP="006804EA">
      <w:r>
        <w:t>Gene locality residuals can be interpreted independently to identify gene specific locality:</w:t>
      </w:r>
    </w:p>
    <w:p w:rsidR="00503064" w:rsidRDefault="00F93BF5" w:rsidP="006804EA">
      <w:pPr>
        <w:pStyle w:val="Heading3"/>
      </w:pPr>
      <w:bookmarkStart w:id="419" w:name="_Ref447101571"/>
      <w:r>
        <w:t>Eq.</w:t>
      </w:r>
      <w:r w:rsidR="00503064">
        <w:t>4</w:t>
      </w:r>
      <w:bookmarkEnd w:id="419"/>
    </w:p>
    <w:p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w:t>
      </w:r>
      <w:proofErr w:type="spellStart"/>
      <w:r w:rsidR="00804A79">
        <w:t>cis</w:t>
      </w:r>
      <w:proofErr w:type="spellEnd"/>
      <w:r w:rsidR="00804A79">
        <w:t>-interactions)</w:t>
      </w:r>
      <w:r>
        <w:t xml:space="preserve"> </w:t>
      </w:r>
      <w:r w:rsidR="00804A79">
        <w:t>were</w:t>
      </w:r>
      <w:r>
        <w:t xml:space="preserve"> removed from density and locality calculations</w:t>
      </w:r>
      <w:r w:rsidR="00A912D6">
        <w:t xml:space="preserve"> due to a bias in </w:t>
      </w:r>
      <w:proofErr w:type="spellStart"/>
      <w:r w:rsidR="00A912D6">
        <w:t>cis</w:t>
      </w:r>
      <w:proofErr w:type="spellEnd"/>
      <w:r w:rsidR="00A912D6">
        <w:t xml:space="preserve"> co-expression</w:t>
      </w:r>
      <w:r>
        <w:t>.</w:t>
      </w:r>
      <w:r w:rsidR="008533FD">
        <w:t xml:space="preserve"> During SNP-to-gene mapping, candidate genes retained information containing a reference back to the parental GWAS SNP. A software flag within </w:t>
      </w:r>
      <w:proofErr w:type="spellStart"/>
      <w:r w:rsidR="008533FD">
        <w:t>Camoco</w:t>
      </w:r>
      <w:proofErr w:type="spellEnd"/>
      <w:r w:rsidR="008533FD">
        <w:t xml:space="preserve"> allows from interactions derived from the same parental SNP to be discarded from co-expression score calculations.</w:t>
      </w:r>
    </w:p>
    <w:p w:rsidR="00804A79" w:rsidRDefault="00804A79" w:rsidP="006804EA">
      <w:r>
        <w:t>Statistica</w:t>
      </w:r>
      <w:r w:rsidR="00706BCD">
        <w:t xml:space="preserve">l significance of </w:t>
      </w:r>
      <w:proofErr w:type="spellStart"/>
      <w:r w:rsidR="00706BCD">
        <w:t>subnetwork</w:t>
      </w:r>
      <w:proofErr w:type="spellEnd"/>
      <w:r w:rsidR="00706BCD">
        <w:t xml:space="preserve"> density and locality </w:t>
      </w:r>
      <w:r>
        <w:t xml:space="preserve">was assessed by comparing </w:t>
      </w:r>
      <w:proofErr w:type="spellStart"/>
      <w:r w:rsidR="00007E84">
        <w:t>subnetwork</w:t>
      </w:r>
      <w:proofErr w:type="spellEnd"/>
      <w:r w:rsidR="00007E84">
        <w:t xml:space="preserve"> </w:t>
      </w:r>
      <w:r>
        <w:t>scores to 1000 random sets of candidate genes, conserving the num</w:t>
      </w:r>
      <w:r w:rsidR="00C571E9">
        <w:t>ber of input genes. Using these</w:t>
      </w:r>
      <w:r>
        <w:t xml:space="preserve"> </w:t>
      </w:r>
      <w:proofErr w:type="gramStart"/>
      <w:r>
        <w:t>randomizations,</w:t>
      </w:r>
      <w:proofErr w:type="gramEnd"/>
      <w:r>
        <w:t xml:space="preserve"> p-values for calculated for co-expression scores.</w:t>
      </w:r>
      <w:r w:rsidR="00C571E9">
        <w:t xml:space="preserve"> </w:t>
      </w:r>
    </w:p>
    <w:p w:rsidR="00FE1B03" w:rsidRDefault="00FE1B03" w:rsidP="00D04EE5">
      <w:pPr>
        <w:pStyle w:val="Heading2"/>
      </w:pPr>
      <w:r>
        <w:t>Simulating GWA studies using Gene Ontology (GO) terms</w:t>
      </w:r>
    </w:p>
    <w:p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w:t>
      </w:r>
      <w:proofErr w:type="gramStart"/>
      <w:r w:rsidR="00B549C2">
        <w:t>term</w:t>
      </w:r>
      <w:r w:rsidR="00B67909">
        <w:t xml:space="preserve"> </w:t>
      </w:r>
      <w:r w:rsidR="00B549C2">
        <w:t xml:space="preserve"> were</w:t>
      </w:r>
      <w:proofErr w:type="gramEnd"/>
      <w:r w:rsidR="00B549C2">
        <w:t xml:space="preserv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rsidR="00D64D8E" w:rsidRDefault="00D64D8E" w:rsidP="006804EA">
      <w:pPr>
        <w:pStyle w:val="Heading3"/>
      </w:pPr>
      <w:r>
        <w:t>Missing Candidate Rate</w:t>
      </w:r>
    </w:p>
    <w:p w:rsidR="00D64D8E" w:rsidRPr="00294A97" w:rsidRDefault="00D64D8E" w:rsidP="006804EA">
      <w:pPr>
        <w:pStyle w:val="Heading3"/>
      </w:pPr>
      <w:bookmarkStart w:id="420" w:name="_Ref484125232"/>
      <w:r>
        <w:t>Eq.</w:t>
      </w:r>
      <w:r w:rsidR="005936F2">
        <w:t xml:space="preserve"> 6</w:t>
      </w:r>
      <w:bookmarkEnd w:id="420"/>
    </w:p>
    <w:p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rsidR="005936F2" w:rsidRDefault="005936F2" w:rsidP="005936F2">
      <w:pPr>
        <w:pStyle w:val="Heading3"/>
      </w:pPr>
      <w:r>
        <w:t>False Candidate Rate</w:t>
      </w:r>
    </w:p>
    <w:p w:rsidR="005936F2" w:rsidRDefault="005936F2" w:rsidP="005936F2">
      <w:pPr>
        <w:pStyle w:val="Heading3"/>
      </w:pPr>
      <w:bookmarkStart w:id="421" w:name="_Ref458775441"/>
      <w:bookmarkStart w:id="422" w:name="_Ref484125256"/>
      <w:r>
        <w:t>Eq. 7</w:t>
      </w:r>
      <w:bookmarkEnd w:id="421"/>
      <w:bookmarkEnd w:id="422"/>
    </w:p>
    <w:p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rsidR="005936F2" w:rsidRDefault="005936F2" w:rsidP="006804EA">
      <w:pPr>
        <w:pStyle w:val="Heading3"/>
      </w:pPr>
    </w:p>
    <w:p w:rsidR="00486D6A" w:rsidRDefault="00C02FF3" w:rsidP="006804EA">
      <w:pPr>
        <w:pStyle w:val="Heading3"/>
      </w:pPr>
      <w:r>
        <w:t>Simulating Missing candidate gene rate (MCR):</w:t>
      </w:r>
    </w:p>
    <w:p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rsidR="0067206C" w:rsidRDefault="0067206C" w:rsidP="006804EA">
      <w:pPr>
        <w:pStyle w:val="Heading3"/>
      </w:pPr>
      <w:r>
        <w:t xml:space="preserve">Adding false candidate genes by expanding </w:t>
      </w:r>
      <w:r w:rsidR="00D04EE5">
        <w:t>SNP-to-gene</w:t>
      </w:r>
      <w:r>
        <w:t xml:space="preserve"> mapping parameters</w:t>
      </w:r>
    </w:p>
    <w:p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proofErr w:type="gramStart"/>
      <w:r w:rsidR="000E756C">
        <w:t xml:space="preserve">was </w:t>
      </w:r>
      <w:r w:rsidR="00C32E35">
        <w:t xml:space="preserve"> considered</w:t>
      </w:r>
      <w:proofErr w:type="gramEnd"/>
      <w:r w:rsidR="00C32E35">
        <w:t xml:space="preserve"> independently for each parameter combination.</w:t>
      </w:r>
    </w:p>
    <w:p w:rsidR="00393ABF" w:rsidRDefault="006053F5" w:rsidP="00D04EE5">
      <w:pPr>
        <w:pStyle w:val="Heading2"/>
      </w:pPr>
      <w:r>
        <w:t xml:space="preserve">Maize </w:t>
      </w:r>
      <w:r w:rsidR="00393ABF">
        <w:t>Ionome GWAS</w:t>
      </w:r>
    </w:p>
    <w:p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w:t>
      </w:r>
      <w:r w:rsidR="009430C5">
        <w:t xml:space="preserve"> Ziegler et al. </w:t>
      </w:r>
      <w:r w:rsidR="009430C5">
        <w:fldChar w:fldCharType="begin" w:fldLock="1"/>
      </w:r>
      <w:r w:rsidR="009430C5">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Ziegler et al. 2017)", "plainText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rsidR="00DF4642" w:rsidRDefault="00DF4642" w:rsidP="00DF4642">
      <w:pPr>
        <w:pStyle w:val="Heading2"/>
      </w:pPr>
      <w:r>
        <w:t xml:space="preserve">Identifying </w:t>
      </w:r>
      <w:r w:rsidR="005E0894">
        <w:t xml:space="preserve">ionome </w:t>
      </w:r>
      <w:r>
        <w:t>high priority overlap (HPO) genes and HPO+ genes</w:t>
      </w:r>
    </w:p>
    <w:p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w:t>
      </w:r>
      <w:proofErr w:type="gramStart"/>
      <w:r w:rsidR="00230BB6">
        <w:t>z-score</w:t>
      </w:r>
      <w:proofErr w:type="gramEnd"/>
      <w:r w:rsidR="00230BB6">
        <w:t xml:space="preserve"> of 3 and an average of 2.5</w:t>
      </w:r>
      <w:r w:rsidR="00493505">
        <w:t xml:space="preserve"> randomized </w:t>
      </w:r>
      <w:r w:rsidR="00230BB6">
        <w:t>genes (in the 1000 random sets) had a score of 3 or above, the FDR would be 25%.</w:t>
      </w:r>
    </w:p>
    <w:p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rsidR="00331862" w:rsidRDefault="008134F4" w:rsidP="0019068B">
      <w:pPr>
        <w:pStyle w:val="Heading2"/>
      </w:pPr>
      <w:r>
        <w:t xml:space="preserve">Reduced accession </w:t>
      </w:r>
      <w:proofErr w:type="spellStart"/>
      <w:r>
        <w:t>ZmPAN</w:t>
      </w:r>
      <w:proofErr w:type="spellEnd"/>
      <w:r>
        <w:t xml:space="preserve"> networks</w:t>
      </w:r>
    </w:p>
    <w:p w:rsidR="00331862" w:rsidRDefault="00331862" w:rsidP="00331862">
      <w:r>
        <w:t xml:space="preserve">Both the </w:t>
      </w:r>
      <w:proofErr w:type="spellStart"/>
      <w:r>
        <w:t>ZmPAN</w:t>
      </w:r>
      <w:proofErr w:type="spellEnd"/>
      <w:r>
        <w:t xml:space="preserve"> and </w:t>
      </w:r>
      <w:proofErr w:type="spellStart"/>
      <w:r>
        <w:t>ZmRoot</w:t>
      </w:r>
      <w:proofErr w:type="spellEnd"/>
      <w:r>
        <w:t xml:space="preserve"> networks were rebuilt using only the 20 accessions in common between the 503 </w:t>
      </w:r>
      <w:proofErr w:type="spellStart"/>
      <w:r>
        <w:t>ZmPAN</w:t>
      </w:r>
      <w:proofErr w:type="spellEnd"/>
      <w:r>
        <w:t xml:space="preserve"> and 46 </w:t>
      </w:r>
      <w:proofErr w:type="spellStart"/>
      <w:r>
        <w:t>ZmRoot</w:t>
      </w:r>
      <w:proofErr w:type="spellEnd"/>
      <w:r>
        <w:t xml:space="preserve"> experimental data sets</w:t>
      </w:r>
      <w:r w:rsidR="0019068B">
        <w:t>.</w:t>
      </w:r>
      <w:r>
        <w:t xml:space="preserve"> The </w:t>
      </w:r>
      <w:proofErr w:type="spellStart"/>
      <w:r>
        <w:t>ZmPAN</w:t>
      </w:r>
      <w:proofErr w:type="spellEnd"/>
      <w:r>
        <w:t xml:space="preserve"> network was also built using the common set of 20 accessions as well as 26 accessions selected from the broader set of 503 to simulate the number of accessions used in the </w:t>
      </w:r>
      <w:proofErr w:type="spellStart"/>
      <w:r>
        <w:t>ZmRoot</w:t>
      </w:r>
      <w:proofErr w:type="spellEnd"/>
      <w:r>
        <w:t xml:space="preserve"> network</w:t>
      </w:r>
      <w:r w:rsidR="001D6527">
        <w:t>.</w:t>
      </w:r>
      <w:r w:rsidR="009430C5">
        <w:t xml:space="preserve"> Density and locality were assessed in these reduced accession networks using the same approach as the full datasets.</w:t>
      </w:r>
    </w:p>
    <w:p w:rsidR="00331862" w:rsidRPr="00331862" w:rsidRDefault="00331862" w:rsidP="00331862"/>
    <w:p w:rsidR="006B33EA" w:rsidRDefault="006B33EA" w:rsidP="006804EA">
      <w:pPr>
        <w:pStyle w:val="Heading1"/>
      </w:pPr>
      <w:r>
        <w:t>Acknowledgements</w:t>
      </w:r>
    </w:p>
    <w:p w:rsidR="006B33EA" w:rsidRDefault="006B33EA" w:rsidP="006804EA">
      <w:pPr>
        <w:pStyle w:val="Heading1"/>
      </w:pPr>
      <w:r>
        <w:t>References</w:t>
      </w:r>
    </w:p>
    <w:p w:rsidR="009430C5" w:rsidRPr="009430C5" w:rsidRDefault="003F1192" w:rsidP="009430C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9430C5" w:rsidRPr="009430C5">
        <w:rPr>
          <w:rFonts w:ascii="Calibri" w:hAnsi="Calibri" w:cs="Times New Roman"/>
          <w:noProof/>
          <w:szCs w:val="24"/>
        </w:rPr>
        <w:t xml:space="preserve">Anders, Simon, Paul Theodor Pyl, and Wolfgang Huber. 2014. “HTSeq - A Python Framework to Work with High-Throughput Sequencing Data.” </w:t>
      </w:r>
      <w:r w:rsidR="009430C5" w:rsidRPr="009430C5">
        <w:rPr>
          <w:rFonts w:ascii="Calibri" w:hAnsi="Calibri" w:cs="Times New Roman"/>
          <w:i/>
          <w:iCs/>
          <w:noProof/>
          <w:szCs w:val="24"/>
        </w:rPr>
        <w:t>Bioinformatics (Oxford, England)</w:t>
      </w:r>
      <w:r w:rsidR="009430C5" w:rsidRPr="009430C5">
        <w:rPr>
          <w:rFonts w:ascii="Calibri" w:hAnsi="Calibri" w:cs="Times New Roman"/>
          <w:noProof/>
          <w:szCs w:val="24"/>
        </w:rPr>
        <w:t xml:space="preserve"> 31 (2): 166–69. doi:10.1093/bioinformatics/btu63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9430C5">
        <w:rPr>
          <w:rFonts w:ascii="Calibri" w:hAnsi="Calibri" w:cs="Times New Roman"/>
          <w:i/>
          <w:iCs/>
          <w:noProof/>
          <w:szCs w:val="24"/>
        </w:rPr>
        <w:t>Nucleic Acids Research</w:t>
      </w:r>
      <w:r w:rsidRPr="009430C5">
        <w:rPr>
          <w:rFonts w:ascii="Calibri" w:hAnsi="Calibri" w:cs="Times New Roman"/>
          <w:noProof/>
          <w:szCs w:val="24"/>
        </w:rPr>
        <w:t>, gkv1007. doi:10.1093/nar/gkv100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9430C5">
        <w:rPr>
          <w:rFonts w:ascii="Calibri" w:hAnsi="Calibri" w:cs="Times New Roman"/>
          <w:i/>
          <w:iCs/>
          <w:noProof/>
          <w:szCs w:val="24"/>
        </w:rPr>
        <w:t>G3&amp;amp;#58; Genes|Genomes|Genetics</w:t>
      </w:r>
      <w:r w:rsidRPr="009430C5">
        <w:rPr>
          <w:rFonts w:ascii="Calibri" w:hAnsi="Calibri" w:cs="Times New Roman"/>
          <w:noProof/>
          <w:szCs w:val="24"/>
        </w:rPr>
        <w:t xml:space="preserve"> 6 (December): 4175–83. doi:10.1534/g3.116.03482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9430C5">
        <w:rPr>
          <w:rFonts w:ascii="Calibri" w:hAnsi="Calibri" w:cs="Times New Roman"/>
          <w:i/>
          <w:iCs/>
          <w:noProof/>
          <w:szCs w:val="24"/>
        </w:rPr>
        <w:t>Plant Physiology</w:t>
      </w:r>
      <w:r w:rsidRPr="009430C5">
        <w:rPr>
          <w:rFonts w:ascii="Calibri" w:hAnsi="Calibri" w:cs="Times New Roman"/>
          <w:noProof/>
          <w:szCs w:val="24"/>
        </w:rPr>
        <w:t xml:space="preserve"> 146 (2): 762–71. doi:10.1104/pp.107.10958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2010. “Ionomics: The Functional Genomics of Elements.” </w:t>
      </w:r>
      <w:r w:rsidRPr="009430C5">
        <w:rPr>
          <w:rFonts w:ascii="Calibri" w:hAnsi="Calibri" w:cs="Times New Roman"/>
          <w:i/>
          <w:iCs/>
          <w:noProof/>
          <w:szCs w:val="24"/>
        </w:rPr>
        <w:t>Briefings in Functional Genomics</w:t>
      </w:r>
      <w:r w:rsidRPr="009430C5">
        <w:rPr>
          <w:rFonts w:ascii="Calibri" w:hAnsi="Calibri" w:cs="Times New Roman"/>
          <w:noProof/>
          <w:szCs w:val="24"/>
        </w:rPr>
        <w:t xml:space="preserve"> 9 (2): 149–56. doi:10.1093/bfgp/elp05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and Brian P Dilkes. 2012. “Elemental Profiles Reflect Plant Adaptations to the Environment.” </w:t>
      </w:r>
      <w:r w:rsidRPr="009430C5">
        <w:rPr>
          <w:rFonts w:ascii="Calibri" w:hAnsi="Calibri" w:cs="Times New Roman"/>
          <w:i/>
          <w:iCs/>
          <w:noProof/>
          <w:szCs w:val="24"/>
        </w:rPr>
        <w:t>Science (New York, N.Y.)</w:t>
      </w:r>
      <w:r w:rsidRPr="009430C5">
        <w:rPr>
          <w:rFonts w:ascii="Calibri" w:hAnsi="Calibri" w:cs="Times New Roman"/>
          <w:noProof/>
          <w:szCs w:val="24"/>
        </w:rPr>
        <w:t xml:space="preserve"> 336 (6089): 1661–63. doi:10.1126/science.1219992.</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9430C5">
        <w:rPr>
          <w:rFonts w:ascii="Calibri" w:hAnsi="Calibri" w:cs="Times New Roman"/>
          <w:i/>
          <w:iCs/>
          <w:noProof/>
          <w:szCs w:val="24"/>
        </w:rPr>
        <w:t>PLoS ONE</w:t>
      </w:r>
      <w:r w:rsidRPr="009430C5">
        <w:rPr>
          <w:rFonts w:ascii="Calibri" w:hAnsi="Calibri" w:cs="Times New Roman"/>
          <w:noProof/>
          <w:szCs w:val="24"/>
        </w:rPr>
        <w:t xml:space="preserve"> 9 (1). doi:10.1371/journal.pone.008762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5 (33): 12081–86. doi:10.1073/pnas.080417510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3 (19): 2633–35. doi:10.1093/bioinformatics/btm30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714–18. doi:10.1126/science.1174276.</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9430C5">
        <w:rPr>
          <w:rFonts w:ascii="Calibri" w:hAnsi="Calibri" w:cs="Times New Roman"/>
          <w:i/>
          <w:iCs/>
          <w:noProof/>
          <w:szCs w:val="24"/>
        </w:rPr>
        <w:t>BMC Medical Genomics</w:t>
      </w:r>
      <w:r w:rsidRPr="009430C5">
        <w:rPr>
          <w:rFonts w:ascii="Calibri" w:hAnsi="Calibri" w:cs="Times New Roman"/>
          <w:noProof/>
          <w:szCs w:val="24"/>
        </w:rPr>
        <w:t xml:space="preserve"> 7 (1): 48. doi:10.1186/1755-8794-7-4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9430C5">
        <w:rPr>
          <w:rFonts w:ascii="Calibri" w:hAnsi="Calibri" w:cs="Times New Roman"/>
          <w:i/>
          <w:iCs/>
          <w:noProof/>
          <w:szCs w:val="24"/>
        </w:rPr>
        <w:t>Cell Systems</w:t>
      </w:r>
      <w:r w:rsidRPr="009430C5">
        <w:rPr>
          <w:rFonts w:ascii="Calibri" w:hAnsi="Calibri" w:cs="Times New Roman"/>
          <w:noProof/>
          <w:szCs w:val="24"/>
        </w:rPr>
        <w:t xml:space="preserve"> 4 (1). Elsevier Inc.: 46–59.e4. doi:10.1016/j.cels.2016.10.01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9430C5">
        <w:rPr>
          <w:rFonts w:ascii="Calibri" w:hAnsi="Calibri" w:cs="Times New Roman"/>
          <w:i/>
          <w:iCs/>
          <w:noProof/>
          <w:szCs w:val="24"/>
        </w:rPr>
        <w:t>Genetics</w:t>
      </w:r>
      <w:r w:rsidRPr="009430C5">
        <w:rPr>
          <w:rFonts w:ascii="Calibri" w:hAnsi="Calibri" w:cs="Times New Roman"/>
          <w:noProof/>
          <w:szCs w:val="24"/>
        </w:rPr>
        <w:t xml:space="preserve"> 172 (1): 557–67. doi:10.1534/genetics.104.038489.</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9430C5">
        <w:rPr>
          <w:rFonts w:ascii="Calibri" w:hAnsi="Calibri" w:cs="Times New Roman"/>
          <w:i/>
          <w:iCs/>
          <w:noProof/>
          <w:szCs w:val="24"/>
        </w:rPr>
        <w:t>G3 (Bethesda, Md.)</w:t>
      </w:r>
      <w:r w:rsidRPr="009430C5">
        <w:rPr>
          <w:rFonts w:ascii="Calibri" w:hAnsi="Calibri" w:cs="Times New Roman"/>
          <w:noProof/>
          <w:szCs w:val="24"/>
        </w:rPr>
        <w:t xml:space="preserve"> 4 (5): 805–12. doi:10.1534/g3.114.010686.</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9430C5">
        <w:rPr>
          <w:rFonts w:ascii="Calibri" w:hAnsi="Calibri" w:cs="Times New Roman"/>
          <w:i/>
          <w:iCs/>
          <w:noProof/>
          <w:szCs w:val="24"/>
        </w:rPr>
        <w:t>The Plant Cell</w:t>
      </w:r>
      <w:r w:rsidRPr="009430C5">
        <w:rPr>
          <w:rFonts w:ascii="Calibri" w:hAnsi="Calibri" w:cs="Times New Roman"/>
          <w:noProof/>
          <w:szCs w:val="24"/>
        </w:rPr>
        <w:t xml:space="preserve"> 23 (3): 1061–81. doi:10.1105/tpc.110.07909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9430C5">
        <w:rPr>
          <w:rFonts w:ascii="Calibri" w:hAnsi="Calibri" w:cs="Times New Roman"/>
          <w:i/>
          <w:iCs/>
          <w:noProof/>
          <w:szCs w:val="24"/>
        </w:rPr>
        <w:t>Nature Genetics</w:t>
      </w:r>
      <w:r w:rsidRPr="009430C5">
        <w:rPr>
          <w:rFonts w:ascii="Calibri" w:hAnsi="Calibri" w:cs="Times New Roman"/>
          <w:noProof/>
          <w:szCs w:val="24"/>
        </w:rPr>
        <w:t xml:space="preserve"> 44 (7). Nature Publishing Group: 803–7. doi:10.1038/ng.231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430C5">
        <w:rPr>
          <w:rFonts w:ascii="Calibri" w:hAnsi="Calibri" w:cs="Times New Roman"/>
          <w:i/>
          <w:iCs/>
          <w:noProof/>
          <w:szCs w:val="24"/>
        </w:rPr>
        <w:t>Nature Genetics</w:t>
      </w:r>
      <w:r w:rsidRPr="009430C5">
        <w:rPr>
          <w:rFonts w:ascii="Calibri" w:hAnsi="Calibri" w:cs="Times New Roman"/>
          <w:noProof/>
          <w:szCs w:val="24"/>
        </w:rPr>
        <w:t xml:space="preserve"> 38 (5): 594–97. doi:10.1038/ng178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9430C5">
        <w:rPr>
          <w:rFonts w:ascii="Calibri" w:hAnsi="Calibri" w:cs="Times New Roman"/>
          <w:i/>
          <w:iCs/>
          <w:noProof/>
          <w:szCs w:val="24"/>
        </w:rPr>
        <w:t>Plant Physiology</w:t>
      </w:r>
      <w:r w:rsidRPr="009430C5">
        <w:rPr>
          <w:rFonts w:ascii="Calibri" w:hAnsi="Calibri" w:cs="Times New Roman"/>
          <w:noProof/>
          <w:szCs w:val="24"/>
        </w:rPr>
        <w:t xml:space="preserve"> 158 (2): 824–34. doi:10.1104/pp.111.18503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Davies, Laurie, and Ursula Gather. 2012. “The Identification of Multiple Outliers.” </w:t>
      </w:r>
      <w:r w:rsidRPr="009430C5">
        <w:rPr>
          <w:rFonts w:ascii="Calibri" w:hAnsi="Calibri" w:cs="Times New Roman"/>
          <w:i/>
          <w:iCs/>
          <w:noProof/>
          <w:szCs w:val="24"/>
        </w:rPr>
        <w:t>Journal of the American Statistical Association</w:t>
      </w:r>
      <w:r w:rsidRPr="009430C5">
        <w:rPr>
          <w:rFonts w:ascii="Calibri" w:hAnsi="Calibri" w:cs="Times New Roman"/>
          <w:noProof/>
          <w:szCs w:val="24"/>
        </w:rPr>
        <w:t>, February. Taylor &amp; Francis Group. http://www.tandfonline.com/doi/abs/10.1080/01621459.1993.10476339.</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Dongen, Stijn van. 2000. “MCL: A Cluster Algoithm for Graphs.” Center for Information Workshop.</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9430C5">
        <w:rPr>
          <w:rFonts w:ascii="Calibri" w:hAnsi="Calibri" w:cs="Times New Roman"/>
          <w:i/>
          <w:iCs/>
          <w:noProof/>
          <w:szCs w:val="24"/>
        </w:rPr>
        <w:t>PloS One</w:t>
      </w:r>
      <w:r w:rsidRPr="009430C5">
        <w:rPr>
          <w:rFonts w:ascii="Calibri" w:hAnsi="Calibri" w:cs="Times New Roman"/>
          <w:noProof/>
          <w:szCs w:val="24"/>
        </w:rPr>
        <w:t xml:space="preserve"> 6 (5): e19379. doi:10.1371/journal.pone.0019379.</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430C5">
        <w:rPr>
          <w:rFonts w:ascii="Calibri" w:hAnsi="Calibri" w:cs="Times New Roman"/>
          <w:i/>
          <w:iCs/>
          <w:noProof/>
          <w:szCs w:val="24"/>
        </w:rPr>
        <w:t>The Plant Cell</w:t>
      </w:r>
      <w:r w:rsidRPr="009430C5">
        <w:rPr>
          <w:rFonts w:ascii="Calibri" w:hAnsi="Calibri" w:cs="Times New Roman"/>
          <w:noProof/>
          <w:szCs w:val="24"/>
        </w:rPr>
        <w:t xml:space="preserve"> 27 (October): tpc.15.00394. doi:10.1105/tpc.15.0039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Fu, Jingye, Fei Ren, Xuan Lu, Hongjie Mao, Meimei Xu, Jörg Degenhardt, Reuben J. Peters, and Qiang Wang. 2016. “A Tandem Array of </w:t>
      </w:r>
      <w:r w:rsidRPr="009430C5">
        <w:rPr>
          <w:rFonts w:ascii="Calibri" w:hAnsi="Calibri" w:cs="Times New Roman"/>
          <w:i/>
          <w:iCs/>
          <w:noProof/>
          <w:szCs w:val="24"/>
        </w:rPr>
        <w:t>Ent</w:t>
      </w:r>
      <w:r w:rsidRPr="009430C5">
        <w:rPr>
          <w:rFonts w:ascii="Calibri" w:hAnsi="Calibri" w:cs="Times New Roman"/>
          <w:noProof/>
          <w:szCs w:val="24"/>
        </w:rPr>
        <w:t xml:space="preserve"> -Kaurene Synthases in Maize with Roles in Gibberellin and More Specialized Metabolism.” </w:t>
      </w:r>
      <w:r w:rsidRPr="009430C5">
        <w:rPr>
          <w:rFonts w:ascii="Calibri" w:hAnsi="Calibri" w:cs="Times New Roman"/>
          <w:i/>
          <w:iCs/>
          <w:noProof/>
          <w:szCs w:val="24"/>
        </w:rPr>
        <w:t>Plant Physiology</w:t>
      </w:r>
      <w:r w:rsidRPr="009430C5">
        <w:rPr>
          <w:rFonts w:ascii="Calibri" w:hAnsi="Calibri" w:cs="Times New Roman"/>
          <w:noProof/>
          <w:szCs w:val="24"/>
        </w:rPr>
        <w:t xml:space="preserve"> 170 (2): 742–51. doi:10.1104/pp.15.0172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9430C5">
        <w:rPr>
          <w:rFonts w:ascii="Calibri" w:hAnsi="Calibri" w:cs="Times New Roman"/>
          <w:i/>
          <w:iCs/>
          <w:noProof/>
          <w:szCs w:val="24"/>
        </w:rPr>
        <w:t>PLoS Genetics</w:t>
      </w:r>
      <w:r w:rsidRPr="009430C5">
        <w:rPr>
          <w:rFonts w:ascii="Calibri" w:hAnsi="Calibri" w:cs="Times New Roman"/>
          <w:noProof/>
          <w:szCs w:val="24"/>
        </w:rPr>
        <w:t xml:space="preserve"> 2 (8). Public Library of Science: e130. doi:10.1371/journal.pgen.0020130.</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Gore, Michael a, Jer-Ming Chia, Robert J Elshire, Qi Sun, Elhan S Ersoz, Bonnie L Hurwitz, Jason a Peiffer, et al. 2009. “A First-Generation Haplotype Map of Maize.” </w:t>
      </w:r>
      <w:r w:rsidRPr="009430C5">
        <w:rPr>
          <w:rFonts w:ascii="Calibri" w:hAnsi="Calibri" w:cs="Times New Roman"/>
          <w:i/>
          <w:iCs/>
          <w:noProof/>
          <w:szCs w:val="24"/>
        </w:rPr>
        <w:t>Science (New York, N.Y.)</w:t>
      </w:r>
      <w:r w:rsidRPr="009430C5">
        <w:rPr>
          <w:rFonts w:ascii="Calibri" w:hAnsi="Calibri" w:cs="Times New Roman"/>
          <w:noProof/>
          <w:szCs w:val="24"/>
        </w:rPr>
        <w:t xml:space="preserve"> 326 (5956): 1115–17. doi:10.1126/science.117783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Guerinot, Mary Lou, and David E Salt. 2017. “Fortified Foods and Phytoremediation . Two Sides of the Same Coin 1” 375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arris, M a, J Clark, a Ireland, J Lomax, M Ashburner, R Foulger, K Eilbeck, et al. 2004. “The Gene Ontology (GO) Database and Informatics Resource.”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258-61. doi:10.1093/nar/gkh036.</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9430C5">
        <w:rPr>
          <w:rFonts w:ascii="Calibri" w:hAnsi="Calibri" w:cs="Times New Roman"/>
          <w:i/>
          <w:iCs/>
          <w:noProof/>
          <w:szCs w:val="24"/>
        </w:rPr>
        <w:t>The Plant Cell</w:t>
      </w:r>
      <w:r w:rsidRPr="009430C5">
        <w:rPr>
          <w:rFonts w:ascii="Calibri" w:hAnsi="Calibri" w:cs="Times New Roman"/>
          <w:noProof/>
          <w:szCs w:val="24"/>
        </w:rPr>
        <w:t xml:space="preserve"> 26 (1): 121–35. doi:10.1105/tpc.113.119982.</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Hung, H-Y, C Browne, K Guill, N Coles, M Eller, A Garcia, N Lepak, et al. 2012. “The Relationship between Parental Genetic or Phenotypic Divergence and Progeny Variation in the Maize Nested Association Mapping Population.” </w:t>
      </w:r>
      <w:r w:rsidRPr="009430C5">
        <w:rPr>
          <w:rFonts w:ascii="Calibri" w:hAnsi="Calibri" w:cs="Times New Roman"/>
          <w:i/>
          <w:iCs/>
          <w:noProof/>
          <w:szCs w:val="24"/>
        </w:rPr>
        <w:t>Heredity</w:t>
      </w:r>
      <w:r w:rsidRPr="009430C5">
        <w:rPr>
          <w:rFonts w:ascii="Calibri" w:hAnsi="Calibri" w:cs="Times New Roman"/>
          <w:noProof/>
          <w:szCs w:val="24"/>
        </w:rPr>
        <w:t xml:space="preserve"> 108 (5): 490–99. doi:10.1038/hdy.2011.10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Koch, Evan, Mickey Ristroph, and Mark Kirkpatrick. 2013. “Long Range Linkage Disequilibrium across the Human Genome” 8 (12). doi:10.1371/journal.pone.008075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63–68. doi:10.1038/ng.74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awrence, Carolyn J, Qunfeng Dong, Mary L Polacco, Trent E Seigfried, and Volker Brendel. 2004. “MaizeGDB, the Community Database for Maize Genetics and Genomics.” </w:t>
      </w:r>
      <w:r w:rsidRPr="009430C5">
        <w:rPr>
          <w:rFonts w:ascii="Calibri" w:hAnsi="Calibri" w:cs="Times New Roman"/>
          <w:i/>
          <w:iCs/>
          <w:noProof/>
          <w:szCs w:val="24"/>
        </w:rPr>
        <w:t>Nucleic Acids Research</w:t>
      </w:r>
      <w:r w:rsidRPr="009430C5">
        <w:rPr>
          <w:rFonts w:ascii="Calibri" w:hAnsi="Calibri" w:cs="Times New Roman"/>
          <w:noProof/>
          <w:szCs w:val="24"/>
        </w:rPr>
        <w:t xml:space="preserve"> 32 (Database issue): D393-7. doi:10.1093/nar/gkh011.</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Heng, and Richard Durbin. 2009. “Fast and Accurate Short Read Alignment with Burrows-Wheeler Transform.” </w:t>
      </w:r>
      <w:r w:rsidRPr="009430C5">
        <w:rPr>
          <w:rFonts w:ascii="Calibri" w:hAnsi="Calibri" w:cs="Times New Roman"/>
          <w:i/>
          <w:iCs/>
          <w:noProof/>
          <w:szCs w:val="24"/>
        </w:rPr>
        <w:t>Bioinformatics (Oxford, England)</w:t>
      </w:r>
      <w:r w:rsidRPr="009430C5">
        <w:rPr>
          <w:rFonts w:ascii="Calibri" w:hAnsi="Calibri" w:cs="Times New Roman"/>
          <w:noProof/>
          <w:szCs w:val="24"/>
        </w:rPr>
        <w:t xml:space="preserve"> 25 (14): 1754–60. doi:10.1093/bioinformatics/btp32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9430C5">
        <w:rPr>
          <w:rFonts w:ascii="Calibri" w:hAnsi="Calibri" w:cs="Times New Roman"/>
          <w:i/>
          <w:iCs/>
          <w:noProof/>
          <w:szCs w:val="24"/>
        </w:rPr>
        <w:t>BMC Bioinformatics</w:t>
      </w:r>
      <w:r w:rsidRPr="009430C5">
        <w:rPr>
          <w:rFonts w:ascii="Calibri" w:hAnsi="Calibri" w:cs="Times New Roman"/>
          <w:noProof/>
          <w:szCs w:val="24"/>
        </w:rPr>
        <w:t xml:space="preserve"> 9 (1). BioMed Central: 398. doi:10.1186/1471-2105-9-39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indgreen, Stinus. 2012. “AdapterRemoval: Easy Cleaning of next-Generation Sequencing Reads.” </w:t>
      </w:r>
      <w:r w:rsidRPr="009430C5">
        <w:rPr>
          <w:rFonts w:ascii="Calibri" w:hAnsi="Calibri" w:cs="Times New Roman"/>
          <w:i/>
          <w:iCs/>
          <w:noProof/>
          <w:szCs w:val="24"/>
        </w:rPr>
        <w:t>BMC Research Notes</w:t>
      </w:r>
      <w:r w:rsidRPr="009430C5">
        <w:rPr>
          <w:rFonts w:ascii="Calibri" w:hAnsi="Calibri" w:cs="Times New Roman"/>
          <w:noProof/>
          <w:szCs w:val="24"/>
        </w:rPr>
        <w:t xml:space="preserve"> 5 (1): 337. doi:10.1186/1756-0500-5-33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9430C5">
        <w:rPr>
          <w:rFonts w:ascii="Calibri" w:hAnsi="Calibri" w:cs="Times New Roman"/>
          <w:i/>
          <w:iCs/>
          <w:noProof/>
          <w:szCs w:val="24"/>
        </w:rPr>
        <w:t>The Plant Cell</w:t>
      </w:r>
      <w:r w:rsidRPr="009430C5">
        <w:rPr>
          <w:rFonts w:ascii="Calibri" w:hAnsi="Calibri" w:cs="Times New Roman"/>
          <w:noProof/>
          <w:szCs w:val="24"/>
        </w:rPr>
        <w:t xml:space="preserve"> 21 (3): 832–42. doi:10.1105/tpc.108.064329.</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9430C5">
        <w:rPr>
          <w:rFonts w:ascii="Calibri" w:hAnsi="Calibri" w:cs="Times New Roman"/>
          <w:i/>
          <w:iCs/>
          <w:noProof/>
          <w:szCs w:val="24"/>
        </w:rPr>
        <w:t>Plant Journal</w:t>
      </w:r>
      <w:r w:rsidRPr="009430C5">
        <w:rPr>
          <w:rFonts w:ascii="Calibri" w:hAnsi="Calibri" w:cs="Times New Roman"/>
          <w:noProof/>
          <w:szCs w:val="24"/>
        </w:rPr>
        <w:t xml:space="preserve"> 64 (5): 753–63. doi:10.1111/j.1365-313X.2010.04366.x.</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9430C5">
        <w:rPr>
          <w:rFonts w:ascii="Calibri" w:hAnsi="Calibri" w:cs="Times New Roman"/>
          <w:i/>
          <w:iCs/>
          <w:noProof/>
          <w:szCs w:val="24"/>
        </w:rPr>
        <w:t>Science (New York, N.Y.)</w:t>
      </w:r>
      <w:r w:rsidRPr="009430C5">
        <w:rPr>
          <w:rFonts w:ascii="Calibri" w:hAnsi="Calibri" w:cs="Times New Roman"/>
          <w:noProof/>
          <w:szCs w:val="24"/>
        </w:rPr>
        <w:t xml:space="preserve"> 325 (5941). AAAS: 737–40. doi:10.1126/science.1174320.</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9430C5">
        <w:rPr>
          <w:rFonts w:ascii="Calibri" w:hAnsi="Calibri" w:cs="Times New Roman"/>
          <w:i/>
          <w:iCs/>
          <w:noProof/>
          <w:szCs w:val="24"/>
        </w:rPr>
        <w:t>Plant &amp; Cell Physiology</w:t>
      </w:r>
      <w:r w:rsidRPr="009430C5">
        <w:rPr>
          <w:rFonts w:ascii="Calibri" w:hAnsi="Calibri" w:cs="Times New Roman"/>
          <w:noProof/>
          <w:szCs w:val="24"/>
        </w:rPr>
        <w:t xml:space="preserve"> 52 (5): 785–803. doi:10.1093/pcp/pcr03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9430C5">
        <w:rPr>
          <w:rFonts w:ascii="Calibri" w:hAnsi="Calibri" w:cs="Times New Roman"/>
          <w:i/>
          <w:iCs/>
          <w:noProof/>
          <w:szCs w:val="24"/>
        </w:rPr>
        <w:t>Proceedings of the National Academy of Sciences of the United States of America</w:t>
      </w:r>
      <w:r w:rsidRPr="009430C5">
        <w:rPr>
          <w:rFonts w:ascii="Calibri" w:hAnsi="Calibri" w:cs="Times New Roman"/>
          <w:noProof/>
          <w:szCs w:val="24"/>
        </w:rPr>
        <w:t xml:space="preserve"> 102 (7): 2442–47. doi:10.1073/pnas.0409804102.</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9430C5">
        <w:rPr>
          <w:rFonts w:ascii="Calibri" w:hAnsi="Calibri" w:cs="Times New Roman"/>
          <w:i/>
          <w:iCs/>
          <w:noProof/>
          <w:szCs w:val="24"/>
        </w:rPr>
        <w:t>Plant and Cell Physiology</w:t>
      </w:r>
      <w:r w:rsidRPr="009430C5">
        <w:rPr>
          <w:rFonts w:ascii="Calibri" w:hAnsi="Calibri" w:cs="Times New Roman"/>
          <w:noProof/>
          <w:szCs w:val="24"/>
        </w:rPr>
        <w:t xml:space="preserve"> 55 (1): e6–e6. doi:10.1093/pcp/pct17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9430C5">
        <w:rPr>
          <w:rFonts w:ascii="Calibri" w:hAnsi="Calibri" w:cs="Times New Roman"/>
          <w:i/>
          <w:iCs/>
          <w:noProof/>
          <w:szCs w:val="24"/>
        </w:rPr>
        <w:t>DNA Research : An International Journal for Rapid Publication of Reports on Genes and Genomes</w:t>
      </w:r>
      <w:r w:rsidRPr="009430C5">
        <w:rPr>
          <w:rFonts w:ascii="Calibri" w:hAnsi="Calibri" w:cs="Times New Roman"/>
          <w:noProof/>
          <w:szCs w:val="24"/>
        </w:rPr>
        <w:t xml:space="preserve"> 17 (2): 105–16. doi:10.1093/dnares/dsq002.</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9430C5">
        <w:rPr>
          <w:rFonts w:ascii="Calibri" w:hAnsi="Calibri" w:cs="Times New Roman"/>
          <w:i/>
          <w:iCs/>
          <w:noProof/>
          <w:szCs w:val="24"/>
        </w:rPr>
        <w:t>Genetics</w:t>
      </w:r>
      <w:r w:rsidRPr="009430C5">
        <w:rPr>
          <w:rFonts w:ascii="Calibri" w:hAnsi="Calibri" w:cs="Times New Roman"/>
          <w:noProof/>
          <w:szCs w:val="24"/>
        </w:rPr>
        <w:t>, February. doi:10.1534/genetics.113.159152.</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Reich, David E, Michele Cargill, Stacey Bolk, James Ireland, Pardis C Sabeti, Daniel J Richter, Thomas Lavery, et al. 2001. “Linkage Disequilibrium in the Human Genome” 9 (Table 1): 199–204.</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16 (2). Nature Publishing Group: 85–97. doi:10.1038/nrg3868.</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9430C5">
        <w:rPr>
          <w:rFonts w:ascii="Calibri" w:hAnsi="Calibri" w:cs="Times New Roman"/>
          <w:i/>
          <w:iCs/>
          <w:noProof/>
          <w:szCs w:val="24"/>
        </w:rPr>
        <w:t>Journal of Biological Chemistry</w:t>
      </w:r>
      <w:r w:rsidRPr="009430C5">
        <w:rPr>
          <w:rFonts w:ascii="Calibri" w:hAnsi="Calibri" w:cs="Times New Roman"/>
          <w:noProof/>
          <w:szCs w:val="24"/>
        </w:rPr>
        <w:t xml:space="preserve"> 287 (25): 21406–15. doi:10.1074/jbc.M112.37021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arkar, Neelam K., Yeon-Ki Kim, and Anil Grover. 2014. “Coexpression Network Analysis Associated with Call of Rice Seedlings for Encountering Heat Stress.” </w:t>
      </w:r>
      <w:r w:rsidRPr="009430C5">
        <w:rPr>
          <w:rFonts w:ascii="Calibri" w:hAnsi="Calibri" w:cs="Times New Roman"/>
          <w:i/>
          <w:iCs/>
          <w:noProof/>
          <w:szCs w:val="24"/>
        </w:rPr>
        <w:t>Plant Molecular Biology</w:t>
      </w:r>
      <w:r w:rsidRPr="009430C5">
        <w:rPr>
          <w:rFonts w:ascii="Calibri" w:hAnsi="Calibri" w:cs="Times New Roman"/>
          <w:noProof/>
          <w:szCs w:val="24"/>
        </w:rPr>
        <w:t xml:space="preserve"> 84 (1–2): 125–43. doi:10.1007/s11103-013-0123-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doi:10.1371/journal.pone.009919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J., J.-M. Michno, and C.L. Myers. 2016. “Unraveling Gene Function in Agricultural Species Using Gene Co-Expression Networks.” </w:t>
      </w:r>
      <w:r w:rsidRPr="009430C5">
        <w:rPr>
          <w:rFonts w:ascii="Calibri" w:hAnsi="Calibri" w:cs="Times New Roman"/>
          <w:i/>
          <w:iCs/>
          <w:noProof/>
          <w:szCs w:val="24"/>
        </w:rPr>
        <w:t>Biochimica et Biophysica Acta - Gene Regulatory Mechanisms</w:t>
      </w:r>
      <w:r w:rsidRPr="009430C5">
        <w:rPr>
          <w:rFonts w:ascii="Calibri" w:hAnsi="Calibri" w:cs="Times New Roman"/>
          <w:noProof/>
          <w:szCs w:val="24"/>
        </w:rPr>
        <w:t>. doi:10.1016/j.bbagrm.2016.07.016.</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9430C5">
        <w:rPr>
          <w:rFonts w:ascii="Calibri" w:hAnsi="Calibri" w:cs="Times New Roman"/>
          <w:i/>
          <w:iCs/>
          <w:noProof/>
          <w:szCs w:val="24"/>
        </w:rPr>
        <w:t>PLoS ONE</w:t>
      </w:r>
      <w:r w:rsidRPr="009430C5">
        <w:rPr>
          <w:rFonts w:ascii="Calibri" w:hAnsi="Calibri" w:cs="Times New Roman"/>
          <w:noProof/>
          <w:szCs w:val="24"/>
        </w:rPr>
        <w:t xml:space="preserve"> 9 (6): 99193. doi:10.1371/journal.pone.009919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9430C5">
        <w:rPr>
          <w:rFonts w:ascii="Calibri" w:hAnsi="Calibri" w:cs="Times New Roman"/>
          <w:i/>
          <w:iCs/>
          <w:noProof/>
          <w:szCs w:val="24"/>
        </w:rPr>
        <w:t>PLoS ONE</w:t>
      </w:r>
      <w:r w:rsidRPr="009430C5">
        <w:rPr>
          <w:rFonts w:ascii="Calibri" w:hAnsi="Calibri" w:cs="Times New Roman"/>
          <w:noProof/>
          <w:szCs w:val="24"/>
        </w:rPr>
        <w:t xml:space="preserve"> 9 (6). Public Library of Science: 99193. doi:10.1371/journal.pone.009919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9430C5">
        <w:rPr>
          <w:rFonts w:ascii="Calibri" w:hAnsi="Calibri" w:cs="Times New Roman"/>
          <w:i/>
          <w:iCs/>
          <w:noProof/>
          <w:szCs w:val="24"/>
        </w:rPr>
        <w:t>Nature Protocols</w:t>
      </w:r>
      <w:r w:rsidRPr="009430C5">
        <w:rPr>
          <w:rFonts w:ascii="Calibri" w:hAnsi="Calibri" w:cs="Times New Roman"/>
          <w:noProof/>
          <w:szCs w:val="24"/>
        </w:rPr>
        <w:t xml:space="preserve"> 9 (5): 1056–82. doi:10.1038/nprot.2014.06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9430C5">
        <w:rPr>
          <w:rFonts w:ascii="Calibri" w:hAnsi="Calibri" w:cs="Times New Roman"/>
          <w:i/>
          <w:iCs/>
          <w:noProof/>
          <w:szCs w:val="24"/>
        </w:rPr>
        <w:t>The Plant Genome</w:t>
      </w:r>
      <w:r w:rsidRPr="009430C5">
        <w:rPr>
          <w:rFonts w:ascii="Calibri" w:hAnsi="Calibri" w:cs="Times New Roman"/>
          <w:noProof/>
          <w:szCs w:val="24"/>
        </w:rPr>
        <w:t>, no. 608: 314–62. doi:10.3835/plantgenome2015.04.002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9430C5">
        <w:rPr>
          <w:rFonts w:ascii="Calibri" w:hAnsi="Calibri" w:cs="Times New Roman"/>
          <w:i/>
          <w:iCs/>
          <w:noProof/>
          <w:szCs w:val="24"/>
        </w:rPr>
        <w:t>PNAS</w:t>
      </w:r>
      <w:r w:rsidRPr="009430C5">
        <w:rPr>
          <w:rFonts w:ascii="Calibri" w:hAnsi="Calibri" w:cs="Times New Roman"/>
          <w:noProof/>
          <w:szCs w:val="24"/>
        </w:rPr>
        <w:t xml:space="preserve"> 109 (29). National Acad Sciences: 11878–83. doi:10.1073/pnas.1201961109/-/DCSupplemental.www.pnas.org/cgi/doi/10.1073/pnas.1201961109.</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9430C5">
        <w:rPr>
          <w:rFonts w:ascii="Calibri" w:hAnsi="Calibri" w:cs="Times New Roman"/>
          <w:i/>
          <w:iCs/>
          <w:noProof/>
          <w:szCs w:val="24"/>
        </w:rPr>
        <w:t>The Plant Journal</w:t>
      </w:r>
      <w:r w:rsidRPr="009430C5">
        <w:rPr>
          <w:rFonts w:ascii="Calibri" w:hAnsi="Calibri" w:cs="Times New Roman"/>
          <w:noProof/>
          <w:szCs w:val="24"/>
        </w:rPr>
        <w:t>. doi:10.1046/j.1365-313X.1995.8060907.x.</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9430C5">
        <w:rPr>
          <w:rFonts w:ascii="Calibri" w:hAnsi="Calibri" w:cs="Times New Roman"/>
          <w:i/>
          <w:iCs/>
          <w:noProof/>
          <w:szCs w:val="24"/>
        </w:rPr>
        <w:t>Nature Genetics</w:t>
      </w:r>
      <w:r w:rsidRPr="009430C5">
        <w:rPr>
          <w:rFonts w:ascii="Calibri" w:hAnsi="Calibri" w:cs="Times New Roman"/>
          <w:noProof/>
          <w:szCs w:val="24"/>
        </w:rPr>
        <w:t xml:space="preserve"> 43 (2): 159–62. doi:10.1038/ng.746.</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USDA. 2016. “Crop Production 2015 Summary.”</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Valdar, William, Christopher C Holmes, Richard Mott, and Jonathan Flint. 2009. “Mapping in Structured Populations by Resample Model Averaging.” </w:t>
      </w:r>
      <w:r w:rsidRPr="009430C5">
        <w:rPr>
          <w:rFonts w:ascii="Calibri" w:hAnsi="Calibri" w:cs="Times New Roman"/>
          <w:i/>
          <w:iCs/>
          <w:noProof/>
          <w:szCs w:val="24"/>
        </w:rPr>
        <w:t>Genetics</w:t>
      </w:r>
      <w:r w:rsidRPr="009430C5">
        <w:rPr>
          <w:rFonts w:ascii="Calibri" w:hAnsi="Calibri" w:cs="Times New Roman"/>
          <w:noProof/>
          <w:szCs w:val="24"/>
        </w:rPr>
        <w:t xml:space="preserve"> 182 (4): 1263–77. doi:10.1534/genetics.109.10072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9430C5">
        <w:rPr>
          <w:rFonts w:ascii="Calibri" w:hAnsi="Calibri" w:cs="Times New Roman"/>
          <w:i/>
          <w:iCs/>
          <w:noProof/>
          <w:szCs w:val="24"/>
        </w:rPr>
        <w:t>PLoS Genetics</w:t>
      </w:r>
      <w:r w:rsidRPr="009430C5">
        <w:rPr>
          <w:rFonts w:ascii="Calibri" w:hAnsi="Calibri" w:cs="Times New Roman"/>
          <w:noProof/>
          <w:szCs w:val="24"/>
        </w:rPr>
        <w:t xml:space="preserve"> 10 (12). Public Library of Science: e1004845. doi:10.1371/journal.pgen.1004845.</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inkler, Rodney G, and Michael Freeling. 1994. “Physiological Genetics of the Dominant Gibberellin-Nonresponsive Maize Dwarfs, Dwart8 and Dwart9.” </w:t>
      </w:r>
      <w:r w:rsidRPr="009430C5">
        <w:rPr>
          <w:rFonts w:ascii="Calibri" w:hAnsi="Calibri" w:cs="Times New Roman"/>
          <w:i/>
          <w:iCs/>
          <w:noProof/>
          <w:szCs w:val="24"/>
        </w:rPr>
        <w:t>Planta</w:t>
      </w:r>
      <w:r w:rsidRPr="009430C5">
        <w:rPr>
          <w:rFonts w:ascii="Calibri" w:hAnsi="Calibri" w:cs="Times New Roman"/>
          <w:noProof/>
          <w:szCs w:val="24"/>
        </w:rPr>
        <w:t xml:space="preserve"> 193: 341–48. doi:10.1007/BF00201811.</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9430C5">
        <w:rPr>
          <w:rFonts w:ascii="Calibri" w:hAnsi="Calibri" w:cs="Times New Roman"/>
          <w:i/>
          <w:iCs/>
          <w:noProof/>
          <w:szCs w:val="24"/>
        </w:rPr>
        <w:t>BMC Bioinformatics</w:t>
      </w:r>
      <w:r w:rsidRPr="009430C5">
        <w:rPr>
          <w:rFonts w:ascii="Calibri" w:hAnsi="Calibri" w:cs="Times New Roman"/>
          <w:noProof/>
          <w:szCs w:val="24"/>
        </w:rPr>
        <w:t xml:space="preserve"> 6 (January): 227. doi:10.1186/1471-2105-6-227.</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Wray, Gregory A. 2007. “The Evolutionary Significance of Cis-Regulatory Mutations.” </w:t>
      </w:r>
      <w:r w:rsidRPr="009430C5">
        <w:rPr>
          <w:rFonts w:ascii="Calibri" w:hAnsi="Calibri" w:cs="Times New Roman"/>
          <w:i/>
          <w:iCs/>
          <w:noProof/>
          <w:szCs w:val="24"/>
        </w:rPr>
        <w:t>Nature Reviews. Genetics</w:t>
      </w:r>
      <w:r w:rsidRPr="009430C5">
        <w:rPr>
          <w:rFonts w:ascii="Calibri" w:hAnsi="Calibri" w:cs="Times New Roman"/>
          <w:noProof/>
          <w:szCs w:val="24"/>
        </w:rPr>
        <w:t xml:space="preserve"> 8 (3). Nature Publishing Group: 206–16. doi:10.1038/nrg2063.</w:t>
      </w:r>
    </w:p>
    <w:p w:rsidR="009430C5" w:rsidRPr="009430C5" w:rsidRDefault="009430C5" w:rsidP="009430C5">
      <w:pPr>
        <w:widowControl w:val="0"/>
        <w:autoSpaceDE w:val="0"/>
        <w:autoSpaceDN w:val="0"/>
        <w:adjustRightInd w:val="0"/>
        <w:spacing w:line="240" w:lineRule="auto"/>
        <w:ind w:left="480" w:hanging="480"/>
        <w:rPr>
          <w:rFonts w:ascii="Calibri" w:hAnsi="Calibri" w:cs="Times New Roman"/>
          <w:noProof/>
          <w:szCs w:val="24"/>
        </w:rPr>
      </w:pPr>
      <w:r w:rsidRPr="009430C5">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9430C5">
        <w:rPr>
          <w:rFonts w:ascii="Calibri" w:hAnsi="Calibri" w:cs="Times New Roman"/>
          <w:i/>
          <w:iCs/>
          <w:noProof/>
          <w:szCs w:val="24"/>
        </w:rPr>
        <w:t>BMC Genomics</w:t>
      </w:r>
      <w:r w:rsidRPr="009430C5">
        <w:rPr>
          <w:rFonts w:ascii="Calibri" w:hAnsi="Calibri" w:cs="Times New Roman"/>
          <w:noProof/>
          <w:szCs w:val="24"/>
        </w:rPr>
        <w:t xml:space="preserve"> 14 (1): 27. doi:10.1186/1471-2164-14-27.</w:t>
      </w:r>
    </w:p>
    <w:p w:rsidR="009430C5" w:rsidRPr="009430C5" w:rsidRDefault="009430C5" w:rsidP="009430C5">
      <w:pPr>
        <w:widowControl w:val="0"/>
        <w:autoSpaceDE w:val="0"/>
        <w:autoSpaceDN w:val="0"/>
        <w:adjustRightInd w:val="0"/>
        <w:spacing w:line="240" w:lineRule="auto"/>
        <w:ind w:left="480" w:hanging="480"/>
        <w:rPr>
          <w:rFonts w:ascii="Calibri" w:hAnsi="Calibri"/>
          <w:noProof/>
        </w:rPr>
      </w:pPr>
      <w:r w:rsidRPr="009430C5">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9430C5">
        <w:rPr>
          <w:rFonts w:ascii="Calibri" w:hAnsi="Calibri" w:cs="Times New Roman"/>
          <w:i/>
          <w:iCs/>
          <w:noProof/>
          <w:szCs w:val="24"/>
        </w:rPr>
        <w:t>bioRxiv</w:t>
      </w:r>
      <w:r w:rsidRPr="009430C5">
        <w:rPr>
          <w:rFonts w:ascii="Calibri" w:hAnsi="Calibri" w:cs="Times New Roman"/>
          <w:noProof/>
          <w:szCs w:val="24"/>
        </w:rPr>
        <w:t>, no. May.</w:t>
      </w:r>
    </w:p>
    <w:p w:rsidR="00904378" w:rsidRPr="00904378" w:rsidRDefault="003F1192" w:rsidP="006804EA">
      <w:r>
        <w:fldChar w:fldCharType="end"/>
      </w:r>
    </w:p>
    <w:p w:rsidR="006B33EA" w:rsidRDefault="005F2ACB" w:rsidP="006804EA">
      <w:pPr>
        <w:pStyle w:val="Heading1"/>
      </w:pPr>
      <w:r>
        <w:t>Supplementary Figures</w:t>
      </w:r>
    </w:p>
    <w:p w:rsidR="00C45906" w:rsidRDefault="00C45906" w:rsidP="00D04EE5">
      <w:pPr>
        <w:pStyle w:val="Heading2"/>
      </w:pPr>
      <w:bookmarkStart w:id="423" w:name="_Ref447013206"/>
      <w:r>
        <w:t xml:space="preserve">Supp. </w:t>
      </w:r>
      <w:r w:rsidR="00DB7771">
        <w:t>Fig</w:t>
      </w:r>
      <w:r w:rsidR="0077751E">
        <w:t xml:space="preserve">. </w:t>
      </w:r>
      <w:r>
        <w:t>1</w:t>
      </w:r>
      <w:bookmarkEnd w:id="423"/>
    </w:p>
    <w:p w:rsidR="00DB7771" w:rsidRDefault="00DB7771" w:rsidP="006804EA">
      <w:pPr>
        <w:pStyle w:val="Heading3"/>
      </w:pPr>
      <w:proofErr w:type="spellStart"/>
      <w:r>
        <w:t>ZmPAN</w:t>
      </w:r>
      <w:proofErr w:type="spellEnd"/>
      <w:r>
        <w:t xml:space="preserve"> Network Health</w:t>
      </w:r>
    </w:p>
    <w:p w:rsidR="00DB7771" w:rsidRPr="0065007C" w:rsidRDefault="00DB7771" w:rsidP="00F773B6">
      <w:pPr>
        <w:pStyle w:val="Subtitle"/>
      </w:pPr>
      <w:proofErr w:type="gramStart"/>
      <w:r w:rsidRPr="0089736C">
        <w:t xml:space="preserve">Global network health of the maize PAN genome </w:t>
      </w:r>
      <w:r>
        <w:t>(</w:t>
      </w:r>
      <w:proofErr w:type="spellStart"/>
      <w:r>
        <w:t>ZmPAN</w:t>
      </w:r>
      <w:proofErr w:type="spellEnd"/>
      <w:r>
        <w:t xml:space="preserve">) </w:t>
      </w:r>
      <w:r w:rsidRPr="0089736C">
        <w:t>co</w:t>
      </w:r>
      <w:r>
        <w:t>-expression network.</w:t>
      </w:r>
      <w:proofErr w:type="gramEnd"/>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proofErr w:type="spellStart"/>
      <w:r w:rsidR="00661670">
        <w:t>Zm</w:t>
      </w:r>
      <w:r w:rsidRPr="0089736C">
        <w:t>PAN</w:t>
      </w:r>
      <w:proofErr w:type="spellEnd"/>
      <w:r w:rsidRPr="0089736C">
        <w:t xml:space="preserve"> genome co-expression network compared to power law, exponential, and truncated power law distributions.</w:t>
      </w:r>
    </w:p>
    <w:p w:rsidR="00C45906" w:rsidRDefault="00C45906" w:rsidP="00D04EE5">
      <w:pPr>
        <w:pStyle w:val="Heading2"/>
      </w:pPr>
      <w:bookmarkStart w:id="424" w:name="_Ref447013895"/>
      <w:r>
        <w:t xml:space="preserve">Supp. </w:t>
      </w:r>
      <w:r w:rsidR="00DB7771">
        <w:t>Fig</w:t>
      </w:r>
      <w:r w:rsidR="0077751E">
        <w:t>.</w:t>
      </w:r>
      <w:r>
        <w:t xml:space="preserve"> 2</w:t>
      </w:r>
      <w:bookmarkEnd w:id="424"/>
    </w:p>
    <w:p w:rsidR="00DB7771" w:rsidRPr="00DB7771" w:rsidRDefault="00DB7771" w:rsidP="006804EA">
      <w:pPr>
        <w:pStyle w:val="Heading3"/>
      </w:pPr>
      <w:proofErr w:type="spellStart"/>
      <w:r>
        <w:t>ZmSAM</w:t>
      </w:r>
      <w:proofErr w:type="spellEnd"/>
      <w:r>
        <w:t xml:space="preserve"> Network Health</w:t>
      </w:r>
    </w:p>
    <w:p w:rsidR="00DB7771" w:rsidRDefault="008F4971" w:rsidP="006804EA">
      <w:pPr>
        <w:pStyle w:val="Subtitle"/>
      </w:pPr>
      <w:proofErr w:type="gramStart"/>
      <w:r w:rsidRPr="008F4971">
        <w:t>Global network health of the maize</w:t>
      </w:r>
      <w:r>
        <w:t xml:space="preserve"> </w:t>
      </w:r>
      <w:proofErr w:type="spellStart"/>
      <w:r>
        <w:t>ZmSAM</w:t>
      </w:r>
      <w:proofErr w:type="spellEnd"/>
      <w:r>
        <w:t xml:space="preserve"> co-expression network.</w:t>
      </w:r>
      <w:proofErr w:type="gramEnd"/>
      <w:r>
        <w:t xml:space="preserve">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w:t>
      </w:r>
      <w:proofErr w:type="gramStart"/>
      <w:r w:rsidRPr="008F4971">
        <w:t>mean</w:t>
      </w:r>
      <w:proofErr w:type="gramEnd"/>
      <w:r w:rsidRPr="008F4971">
        <w:t xml:space="preserve">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rsidR="00C50EC2" w:rsidRDefault="00C50EC2" w:rsidP="006804EA"/>
    <w:p w:rsidR="00C50EC2" w:rsidRDefault="00C50EC2" w:rsidP="00D04EE5">
      <w:pPr>
        <w:pStyle w:val="Heading2"/>
      </w:pPr>
      <w:bookmarkStart w:id="425" w:name="_Ref447015478"/>
      <w:r>
        <w:t>Supp. Fig</w:t>
      </w:r>
      <w:r w:rsidR="00412AFA">
        <w:t>.</w:t>
      </w:r>
      <w:r>
        <w:t xml:space="preserve"> 3</w:t>
      </w:r>
      <w:bookmarkEnd w:id="425"/>
    </w:p>
    <w:p w:rsidR="00C50EC2" w:rsidRDefault="00C50EC2" w:rsidP="006804EA">
      <w:pPr>
        <w:pStyle w:val="Heading3"/>
      </w:pPr>
      <w:proofErr w:type="spellStart"/>
      <w:r>
        <w:t>ZmRoot</w:t>
      </w:r>
      <w:proofErr w:type="spellEnd"/>
      <w:r>
        <w:t xml:space="preserve"> Network Health</w:t>
      </w:r>
    </w:p>
    <w:p w:rsidR="00FD6539" w:rsidRDefault="00FD6539" w:rsidP="006804EA">
      <w:pPr>
        <w:pStyle w:val="Subtitle"/>
      </w:pPr>
      <w:proofErr w:type="gramStart"/>
      <w:r w:rsidRPr="008F4971">
        <w:t>Global network health of the maize</w:t>
      </w:r>
      <w:r>
        <w:t xml:space="preserve"> </w:t>
      </w:r>
      <w:proofErr w:type="spellStart"/>
      <w:r>
        <w:t>ZmRoot</w:t>
      </w:r>
      <w:proofErr w:type="spellEnd"/>
      <w:r>
        <w:t xml:space="preserve"> co-expression network.</w:t>
      </w:r>
      <w:proofErr w:type="gramEnd"/>
      <w:r>
        <w:t xml:space="preserve">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w:t>
      </w:r>
      <w:proofErr w:type="gramStart"/>
      <w:r w:rsidRPr="008F4971">
        <w:t>mean</w:t>
      </w:r>
      <w:proofErr w:type="gramEnd"/>
      <w:r w:rsidRPr="008F4971">
        <w:t xml:space="preserve">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 xml:space="preserve">egree distribution of </w:t>
      </w:r>
      <w:proofErr w:type="spellStart"/>
      <w:r>
        <w:t>ZmRoot</w:t>
      </w:r>
      <w:proofErr w:type="spellEnd"/>
      <w:r w:rsidRPr="008F4971">
        <w:t xml:space="preserve"> co-expression network compared to power law, exponential, and truncated power law distributions.</w:t>
      </w:r>
    </w:p>
    <w:p w:rsidR="00FD6539" w:rsidRDefault="00FD6539" w:rsidP="006804EA">
      <w:pPr>
        <w:pStyle w:val="Subtitle"/>
      </w:pPr>
    </w:p>
    <w:p w:rsidR="0020050D" w:rsidRPr="0045686C" w:rsidRDefault="0020050D" w:rsidP="00D04EE5">
      <w:pPr>
        <w:pStyle w:val="Heading2"/>
      </w:pPr>
      <w:bookmarkStart w:id="426" w:name="_Ref447187909"/>
      <w:r>
        <w:t>Supp. Fig. 4</w:t>
      </w:r>
      <w:bookmarkEnd w:id="426"/>
    </w:p>
    <w:p w:rsidR="00857489" w:rsidRDefault="00380825" w:rsidP="006804EA">
      <w:pPr>
        <w:pStyle w:val="Heading3"/>
      </w:pPr>
      <w:r>
        <w:t xml:space="preserve">MCR </w:t>
      </w:r>
      <w:r w:rsidR="00E814FD">
        <w:t>supplemental figure</w:t>
      </w:r>
    </w:p>
    <w:p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w:t>
      </w:r>
      <w:proofErr w:type="gramStart"/>
      <w:r w:rsidR="00380825">
        <w:t>shows</w:t>
      </w:r>
      <w:proofErr w:type="gramEnd"/>
      <w:r w:rsidR="00380825">
        <w:t xml:space="preserve">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rsidR="002002F7" w:rsidRDefault="002002F7" w:rsidP="00D04EE5">
      <w:pPr>
        <w:pStyle w:val="Heading2"/>
      </w:pPr>
      <w:bookmarkStart w:id="427" w:name="_Ref470857301"/>
      <w:r>
        <w:t>Supp. Fig. 5</w:t>
      </w:r>
      <w:bookmarkEnd w:id="427"/>
    </w:p>
    <w:p w:rsidR="002002F7" w:rsidRDefault="00E814FD" w:rsidP="006804EA">
      <w:pPr>
        <w:pStyle w:val="Heading3"/>
      </w:pPr>
      <w:r>
        <w:t>FCR supplemental figure</w:t>
      </w:r>
    </w:p>
    <w:p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w:t>
      </w:r>
      <w:proofErr w:type="gramStart"/>
      <w:r w:rsidR="00E814FD">
        <w:t>shows</w:t>
      </w:r>
      <w:proofErr w:type="gramEnd"/>
      <w:r w:rsidR="00E814FD">
        <w:t xml:space="preserve">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rsidR="00AC5717" w:rsidRDefault="00AC5717" w:rsidP="00D04EE5">
      <w:pPr>
        <w:pStyle w:val="Heading2"/>
      </w:pPr>
      <w:bookmarkStart w:id="428" w:name="_Ref481678956"/>
      <w:r>
        <w:t>Supp. Figure 6</w:t>
      </w:r>
      <w:bookmarkEnd w:id="428"/>
    </w:p>
    <w:p w:rsidR="000F3B6F" w:rsidRDefault="00EE4CCD" w:rsidP="006804EA">
      <w:pPr>
        <w:pStyle w:val="Heading3"/>
      </w:pPr>
      <w:r>
        <w:t>Distribution</w:t>
      </w:r>
      <w:r w:rsidR="000F3B6F">
        <w:t xml:space="preserve"> of Pearson correlation coefficients between gene specific density and locality</w:t>
      </w:r>
    </w:p>
    <w:p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rsidR="000E781A" w:rsidRPr="000E781A" w:rsidRDefault="000E781A" w:rsidP="006804EA">
      <w:pPr>
        <w:pStyle w:val="Heading1"/>
      </w:pPr>
      <w:r>
        <w:t>Supplementary Files</w:t>
      </w:r>
    </w:p>
    <w:p w:rsidR="00ED6B5D" w:rsidRDefault="00ED6B5D" w:rsidP="00D04EE5">
      <w:pPr>
        <w:pStyle w:val="Heading2"/>
      </w:pPr>
      <w:bookmarkStart w:id="429" w:name="_Ref463332505"/>
      <w:r>
        <w:t>Supp</w:t>
      </w:r>
      <w:r w:rsidR="000A7CE0">
        <w:t>.</w:t>
      </w:r>
      <w:r>
        <w:t xml:space="preserve"> File 1</w:t>
      </w:r>
      <w:bookmarkEnd w:id="429"/>
    </w:p>
    <w:p w:rsidR="00ED6B5D" w:rsidRDefault="00ED6B5D" w:rsidP="006804EA">
      <w:pPr>
        <w:pStyle w:val="Heading3"/>
      </w:pPr>
      <w:r>
        <w:t>Quality control and Co-expression networks overview</w:t>
      </w:r>
    </w:p>
    <w:p w:rsidR="005F2ACB" w:rsidRDefault="000A7CE0" w:rsidP="006804EA">
      <w:pPr>
        <w:pStyle w:val="Subtitle"/>
      </w:pPr>
      <w:r>
        <w:t>This file contains log information, quality control parameters, and network build parameters for gene co-expression networks.</w:t>
      </w:r>
    </w:p>
    <w:p w:rsidR="005F2ACB" w:rsidRDefault="005F2ACB" w:rsidP="006804EA">
      <w:pPr>
        <w:pStyle w:val="Heading1"/>
      </w:pPr>
      <w:r>
        <w:t>Supplementary Tables</w:t>
      </w:r>
    </w:p>
    <w:p w:rsidR="00247FEC" w:rsidRDefault="00247FEC" w:rsidP="00D04EE5">
      <w:pPr>
        <w:pStyle w:val="Heading2"/>
      </w:pPr>
      <w:bookmarkStart w:id="430" w:name="_Ref479246505"/>
      <w:r>
        <w:t>Supp. Table 1</w:t>
      </w:r>
      <w:bookmarkEnd w:id="430"/>
    </w:p>
    <w:p w:rsidR="00247FEC" w:rsidRDefault="00301559" w:rsidP="006804EA">
      <w:pPr>
        <w:pStyle w:val="Heading3"/>
      </w:pPr>
      <w:r>
        <w:t>Full gene ontology term density and l</w:t>
      </w:r>
      <w:r w:rsidR="00247FEC">
        <w:t>ocality</w:t>
      </w:r>
      <w:r>
        <w:t xml:space="preserve"> p-values</w:t>
      </w:r>
    </w:p>
    <w:p w:rsidR="00247FEC" w:rsidRDefault="00247FEC" w:rsidP="006804EA">
      <w:pPr>
        <w:pStyle w:val="Subtitle"/>
      </w:pPr>
      <w:r>
        <w:t xml:space="preserve">Density and locality scores were measured between genes within each GO Term. </w:t>
      </w:r>
      <w:proofErr w:type="spellStart"/>
      <w:r w:rsidR="00B7587B">
        <w:t>Subnetwork</w:t>
      </w:r>
      <w:proofErr w:type="spellEnd"/>
      <w:r w:rsidR="00B7587B">
        <w:t xml:space="preserve">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rsidR="00301559" w:rsidRDefault="00301559" w:rsidP="00D04EE5">
      <w:pPr>
        <w:pStyle w:val="Heading2"/>
      </w:pPr>
      <w:bookmarkStart w:id="431" w:name="_Ref483825641"/>
      <w:r>
        <w:t>Supp. Table 2</w:t>
      </w:r>
      <w:bookmarkEnd w:id="431"/>
    </w:p>
    <w:p w:rsidR="00301559" w:rsidRDefault="00301559" w:rsidP="006804EA">
      <w:pPr>
        <w:pStyle w:val="Heading3"/>
      </w:pPr>
      <w:r>
        <w:t>Network MCL cluster gene assignments</w:t>
      </w:r>
    </w:p>
    <w:p w:rsidR="00634DFC" w:rsidRDefault="002E7652" w:rsidP="006804EA">
      <w:pPr>
        <w:pStyle w:val="Subtitle"/>
      </w:pPr>
      <w:r>
        <w:t>Clusters in all three networks were identified</w:t>
      </w:r>
      <w:r w:rsidR="00634DFC">
        <w:t xml:space="preserve"> using the MCL algorithm. Genes in each network were assigned t</w:t>
      </w:r>
      <w:r w:rsidR="00504AAA">
        <w:t xml:space="preserve">o cluster IDs. Lower </w:t>
      </w:r>
      <w:proofErr w:type="gramStart"/>
      <w:r w:rsidR="00504AAA">
        <w:t>cluster IDs have</w:t>
      </w:r>
      <w:proofErr w:type="gramEnd"/>
      <w:r w:rsidR="00504AAA">
        <w:t xml:space="preserve"> a larger number of genes</w:t>
      </w:r>
      <w:r>
        <w:t>.</w:t>
      </w:r>
    </w:p>
    <w:p w:rsidR="00573EC0" w:rsidRDefault="00573EC0" w:rsidP="00D04EE5">
      <w:pPr>
        <w:pStyle w:val="Heading2"/>
      </w:pPr>
      <w:bookmarkStart w:id="432" w:name="_Ref479248756"/>
      <w:r>
        <w:t>Supp. Table 3</w:t>
      </w:r>
      <w:bookmarkEnd w:id="432"/>
    </w:p>
    <w:p w:rsidR="00573EC0" w:rsidRDefault="00573EC0" w:rsidP="006804EA">
      <w:pPr>
        <w:pStyle w:val="Heading3"/>
      </w:pPr>
      <w:r>
        <w:t>Network signal of GO terms with various levels of MCR/FCR.</w:t>
      </w:r>
    </w:p>
    <w:p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 xml:space="preserve">lse candidates were introduced using SNP-to-gene mapping values (see </w:t>
      </w:r>
      <w:proofErr w:type="spellStart"/>
      <w:r w:rsidR="00193BFA" w:rsidRPr="00256622">
        <w:t>WindowSize</w:t>
      </w:r>
      <w:proofErr w:type="spellEnd"/>
      <w:r w:rsidR="00193BFA" w:rsidRPr="00256622">
        <w:t xml:space="preserve"> and </w:t>
      </w:r>
      <w:proofErr w:type="spellStart"/>
      <w:r w:rsidR="00193BFA" w:rsidRPr="00256622">
        <w:t>FlankLimit</w:t>
      </w:r>
      <w:proofErr w:type="spellEnd"/>
      <w:r w:rsidR="00193BFA" w:rsidRPr="00256622">
        <w:t>). FCR values are reported as</w:t>
      </w:r>
      <w:r w:rsidR="007A3184" w:rsidRPr="00256622">
        <w:t xml:space="preserve"> averages across 10 percent </w:t>
      </w:r>
      <w:proofErr w:type="spellStart"/>
      <w:r w:rsidR="007A3184" w:rsidRPr="00256622">
        <w:t>quantiles</w:t>
      </w:r>
      <w:proofErr w:type="spellEnd"/>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rsidR="00301559" w:rsidRDefault="002D35B0" w:rsidP="00D04EE5">
      <w:pPr>
        <w:pStyle w:val="Heading2"/>
      </w:pPr>
      <w:bookmarkStart w:id="433" w:name="_Ref479162360"/>
      <w:bookmarkStart w:id="434" w:name="_Ref479250924"/>
      <w:r>
        <w:t>Supp. Table</w:t>
      </w:r>
      <w:r w:rsidR="00301559">
        <w:t xml:space="preserve"> </w:t>
      </w:r>
      <w:bookmarkEnd w:id="433"/>
      <w:r w:rsidR="00301559">
        <w:t>4</w:t>
      </w:r>
      <w:bookmarkEnd w:id="434"/>
    </w:p>
    <w:p w:rsidR="00301559" w:rsidRDefault="00301559" w:rsidP="006804EA">
      <w:pPr>
        <w:pStyle w:val="Heading3"/>
      </w:pPr>
      <w:r>
        <w:t>Maize Grain Ionome GWAS Network Overlap Candidate Genes</w:t>
      </w:r>
    </w:p>
    <w:p w:rsidR="00301559" w:rsidRDefault="00301559" w:rsidP="006804EA">
      <w:pPr>
        <w:pStyle w:val="Subtitle"/>
      </w:pPr>
      <w:proofErr w:type="gramStart"/>
      <w:r>
        <w:t>Candidate genes were identified by extracting candidate genes in each co-expression network (</w:t>
      </w:r>
      <w:proofErr w:type="spellStart"/>
      <w:r>
        <w:t>ZmSAM</w:t>
      </w:r>
      <w:proofErr w:type="spellEnd"/>
      <w:r>
        <w:t xml:space="preserve">, </w:t>
      </w:r>
      <w:proofErr w:type="spellStart"/>
      <w:r>
        <w:t>ZmPAN</w:t>
      </w:r>
      <w:proofErr w:type="spellEnd"/>
      <w:r>
        <w:t xml:space="preserve"> or </w:t>
      </w:r>
      <w:proofErr w:type="spellStart"/>
      <w:r>
        <w:t>ZmRoot</w:t>
      </w:r>
      <w:proofErr w:type="spellEnd"/>
      <w:r>
        <w:t xml:space="preserve">) using </w:t>
      </w:r>
      <w:r w:rsidR="00D04EE5">
        <w:t>SNP-to-gene</w:t>
      </w:r>
      <w:r>
        <w:t xml:space="preserve"> mapping for each Element</w:t>
      </w:r>
      <w:proofErr w:type="gramEnd"/>
      <w:r>
        <w:t xml:space="preserve"> (using </w:t>
      </w:r>
      <w:proofErr w:type="spellStart"/>
      <w:r>
        <w:t>WindowSize</w:t>
      </w:r>
      <w:proofErr w:type="spellEnd"/>
      <w:r>
        <w:t xml:space="preserve"> and </w:t>
      </w:r>
      <w:proofErr w:type="spellStart"/>
      <w:r>
        <w:t>FlankLimit</w:t>
      </w:r>
      <w:proofErr w:type="spellEnd"/>
      <w:r>
        <w:t>). Co-expression</w:t>
      </w:r>
      <w:r w:rsidR="00C941FE">
        <w:t xml:space="preserve"> (density or locality)</w:t>
      </w:r>
      <w:r>
        <w:t xml:space="preserve"> among all genes within a </w:t>
      </w:r>
      <w:proofErr w:type="spellStart"/>
      <w:r w:rsidR="00C941FE">
        <w:t>subnetwork</w:t>
      </w:r>
      <w:proofErr w:type="spellEnd"/>
      <w:r w:rsidR="00C941FE">
        <w:t xml:space="preserve"> was compared</w:t>
      </w:r>
      <w:r>
        <w:t xml:space="preserve"> to </w:t>
      </w:r>
      <w:proofErr w:type="gramStart"/>
      <w:r w:rsidR="00C941FE">
        <w:t>randomized</w:t>
      </w:r>
      <w:proofErr w:type="gramEnd"/>
      <w:r w:rsidR="00C941FE">
        <w:t xml:space="preserve">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rsidR="00301559" w:rsidRDefault="0099107B" w:rsidP="00D04EE5">
      <w:pPr>
        <w:pStyle w:val="Heading2"/>
      </w:pPr>
      <w:bookmarkStart w:id="435" w:name="_Ref480187199"/>
      <w:r>
        <w:t>Supp. Table 5</w:t>
      </w:r>
      <w:bookmarkEnd w:id="435"/>
    </w:p>
    <w:p w:rsidR="0099107B" w:rsidRDefault="0099107B" w:rsidP="006804EA">
      <w:pPr>
        <w:pStyle w:val="Heading3"/>
      </w:pPr>
      <w:r>
        <w:t>Maize Grain Ionome GWAS High Priority Overlap</w:t>
      </w:r>
      <w:r w:rsidR="0017480F">
        <w:t xml:space="preserve"> (HPO)</w:t>
      </w:r>
      <w:r>
        <w:t xml:space="preserve"> Candidate Genes</w:t>
      </w:r>
    </w:p>
    <w:p w:rsidR="00DF5470" w:rsidRDefault="0017480F" w:rsidP="006804EA">
      <w:pPr>
        <w:pStyle w:val="Subtitle"/>
      </w:pPr>
      <w:proofErr w:type="gramStart"/>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proofErr w:type="gramEnd"/>
      <w:r w:rsidR="006955FE">
        <w:t xml:space="preserve"> (see </w:t>
      </w:r>
      <w:proofErr w:type="spellStart"/>
      <w:r w:rsidR="006955FE">
        <w:t>WindowSize</w:t>
      </w:r>
      <w:proofErr w:type="spellEnd"/>
      <w:r w:rsidR="006955FE">
        <w:t xml:space="preserve"> and </w:t>
      </w:r>
      <w:proofErr w:type="spellStart"/>
      <w:r w:rsidR="006955FE">
        <w:t>FlankLimit</w:t>
      </w:r>
      <w:proofErr w:type="spellEnd"/>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rsidR="003A4EB2" w:rsidRDefault="003A4EB2" w:rsidP="003A4EB2">
      <w:pPr>
        <w:pStyle w:val="Heading2"/>
      </w:pPr>
      <w:bookmarkStart w:id="436" w:name="_Ref486516422"/>
      <w:r>
        <w:t>Supp. Table 6</w:t>
      </w:r>
      <w:bookmarkEnd w:id="436"/>
    </w:p>
    <w:p w:rsidR="003A4EB2" w:rsidRDefault="003A4EB2" w:rsidP="003A4EB2">
      <w:pPr>
        <w:pStyle w:val="Heading3"/>
      </w:pPr>
      <w:r>
        <w:t>HPO genes discovered with networks built from accessions subsets</w:t>
      </w:r>
    </w:p>
    <w:p w:rsidR="003A4EB2" w:rsidRDefault="00871A6F" w:rsidP="00871A6F">
      <w:pPr>
        <w:pStyle w:val="Subtitle"/>
      </w:pPr>
      <w:r>
        <w:t xml:space="preserve">The number of HPO genes discovered in full </w:t>
      </w:r>
      <w:proofErr w:type="spellStart"/>
      <w:r>
        <w:t>ZmPAN</w:t>
      </w:r>
      <w:proofErr w:type="spellEnd"/>
      <w:r>
        <w:t xml:space="preserve"> (503 accessions) and </w:t>
      </w:r>
      <w:proofErr w:type="spellStart"/>
      <w:r>
        <w:t>ZmRoot</w:t>
      </w:r>
      <w:proofErr w:type="spellEnd"/>
      <w:r>
        <w:t xml:space="preserve"> (46 accessions) networks were compared to networks built with a subset of accessions. </w:t>
      </w:r>
      <w:r w:rsidR="00D0395A">
        <w:t xml:space="preserve">Both </w:t>
      </w:r>
      <w:proofErr w:type="spellStart"/>
      <w:r w:rsidR="00D0395A">
        <w:t>ZmPAN</w:t>
      </w:r>
      <w:proofErr w:type="spellEnd"/>
      <w:r w:rsidR="00D0395A">
        <w:t xml:space="preserve"> and </w:t>
      </w:r>
      <w:proofErr w:type="spellStart"/>
      <w:r w:rsidR="00D0395A">
        <w:t>ZmRoot</w:t>
      </w:r>
      <w:proofErr w:type="spellEnd"/>
      <w:r w:rsidR="00D0395A">
        <w:t xml:space="preserve"> networks were re-built using a common set of 20 accessions. The </w:t>
      </w:r>
      <w:proofErr w:type="spellStart"/>
      <w:r w:rsidR="00D0395A">
        <w:t>ZmPAN</w:t>
      </w:r>
      <w:proofErr w:type="spellEnd"/>
      <w:r w:rsidR="00D0395A">
        <w:t xml:space="preserve"> network was re-built using 46 accessions consisting of the 20 common accessions and either 26 random or 26 CML biases accessions to simulate the number used in the full </w:t>
      </w:r>
      <w:r w:rsidR="007B1C5D">
        <w:t xml:space="preserve">46 accession </w:t>
      </w:r>
      <w:proofErr w:type="spellStart"/>
      <w:r w:rsidR="00D0395A">
        <w:t>ZmRoot</w:t>
      </w:r>
      <w:proofErr w:type="spellEnd"/>
      <w:r w:rsidR="00D0395A">
        <w:t xml:space="preserve"> network.</w:t>
      </w:r>
      <w:r w:rsidR="0079457F">
        <w:t xml:space="preserve"> Each network analyzed for HPO genes in the 17 GWAS elements.</w:t>
      </w:r>
    </w:p>
    <w:p w:rsidR="002F7BB4" w:rsidRDefault="002F7BB4" w:rsidP="002F7BB4">
      <w:pPr>
        <w:pStyle w:val="Heading2"/>
      </w:pPr>
      <w:bookmarkStart w:id="437" w:name="_Ref486581168"/>
      <w:r>
        <w:t>Supp. Table 7</w:t>
      </w:r>
      <w:bookmarkEnd w:id="437"/>
    </w:p>
    <w:p w:rsidR="002F7BB4" w:rsidRDefault="002F7BB4" w:rsidP="002F7BB4">
      <w:pPr>
        <w:pStyle w:val="Heading3"/>
      </w:pPr>
      <w:r>
        <w:t>Multiple Element HPO gene list</w:t>
      </w:r>
    </w:p>
    <w:p w:rsidR="002F7BB4" w:rsidRPr="002F7BB4" w:rsidRDefault="002F7BB4" w:rsidP="002F7BB4">
      <w:pPr>
        <w:pStyle w:val="Subtitle"/>
      </w:pPr>
      <w:r>
        <w:t>The number commonly discovered HPO genes</w:t>
      </w:r>
      <w:r w:rsidR="006715A3">
        <w:t xml:space="preserve">, </w:t>
      </w:r>
      <w:proofErr w:type="spellStart"/>
      <w:r w:rsidR="006715A3">
        <w:t>hypergeometric</w:t>
      </w:r>
      <w:proofErr w:type="spellEnd"/>
      <w:r w:rsidR="006715A3">
        <w:t xml:space="preserve"> p-values</w:t>
      </w:r>
      <w:r w:rsidR="00F00AFE">
        <w:t xml:space="preserve"> of set overlap</w:t>
      </w:r>
      <w:r w:rsidR="006715A3">
        <w:t>,</w:t>
      </w:r>
      <w:r>
        <w:t xml:space="preserve"> and GRMZM IDs across multiple elements.</w:t>
      </w:r>
    </w:p>
    <w:p w:rsidR="00DF5470" w:rsidRDefault="00DF5470" w:rsidP="00D04EE5">
      <w:pPr>
        <w:pStyle w:val="Heading2"/>
      </w:pPr>
      <w:bookmarkStart w:id="438" w:name="_Ref479316734"/>
      <w:bookmarkStart w:id="439" w:name="_Ref486000980"/>
      <w:r>
        <w:t xml:space="preserve">Supp. Table </w:t>
      </w:r>
      <w:bookmarkEnd w:id="438"/>
      <w:r w:rsidR="002F7BB4">
        <w:t>8</w:t>
      </w:r>
      <w:bookmarkEnd w:id="439"/>
    </w:p>
    <w:p w:rsidR="00DF5470" w:rsidRDefault="00DF5470" w:rsidP="006804EA">
      <w:pPr>
        <w:pStyle w:val="Heading3"/>
      </w:pPr>
      <w:r>
        <w:t>Element Gene Ontology Enrichment</w:t>
      </w:r>
    </w:p>
    <w:p w:rsidR="00D04EE5" w:rsidRDefault="00DF5470" w:rsidP="00A055D5">
      <w:pPr>
        <w:pStyle w:val="Subtitle"/>
      </w:pPr>
      <w:r>
        <w:t>HPO genes for each element were tested for enrichment among genes co-annotated for Gene Ontology (GO) terms (</w:t>
      </w:r>
      <w:proofErr w:type="spellStart"/>
      <w:r>
        <w:t>hypergeometric</w:t>
      </w:r>
      <w:proofErr w:type="spellEnd"/>
      <w:r>
        <w:t xml:space="preserve"> test). Bonferroni correction is included as a column, treating each </w:t>
      </w:r>
      <w:r w:rsidR="00BC096B">
        <w:t>GO term as an independent test.</w:t>
      </w:r>
    </w:p>
    <w:p w:rsidR="009C78B5" w:rsidRDefault="009C78B5" w:rsidP="009C78B5">
      <w:pPr>
        <w:pStyle w:val="Heading2"/>
      </w:pPr>
      <w:bookmarkStart w:id="440" w:name="_Ref481755630"/>
      <w:bookmarkStart w:id="441" w:name="_Ref483912443"/>
      <w:bookmarkStart w:id="442" w:name="_Ref486581620"/>
      <w:r>
        <w:t xml:space="preserve">Supp. Table </w:t>
      </w:r>
      <w:bookmarkEnd w:id="440"/>
      <w:bookmarkEnd w:id="441"/>
      <w:r w:rsidR="002F7BB4">
        <w:t>9</w:t>
      </w:r>
      <w:bookmarkEnd w:id="442"/>
    </w:p>
    <w:p w:rsidR="009C78B5" w:rsidRDefault="009C78B5" w:rsidP="009C78B5">
      <w:pPr>
        <w:pStyle w:val="Heading3"/>
      </w:pPr>
      <w:r>
        <w:t>HPO plus neighbors Gene Ontology Enrichment</w:t>
      </w:r>
    </w:p>
    <w:p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w:t>
      </w:r>
      <w:proofErr w:type="spellStart"/>
      <w:r w:rsidR="006B4C2A">
        <w:t>hypergeometric</w:t>
      </w:r>
      <w:proofErr w:type="spellEnd"/>
      <w:r w:rsidR="006B4C2A">
        <w:t xml:space="preserve"> test). </w:t>
      </w:r>
    </w:p>
    <w:p w:rsidR="009C78B5" w:rsidRPr="009C78B5" w:rsidRDefault="009C78B5" w:rsidP="009C78B5"/>
    <w:sectPr w:rsidR="009C78B5" w:rsidRPr="009C78B5">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ian Dilkes" w:date="2017-07-29T15:14:00Z" w:initials="BD">
    <w:p w:rsidR="007A4AAC" w:rsidRDefault="007A4AAC">
      <w:pPr>
        <w:pStyle w:val="CommentText"/>
      </w:pPr>
      <w:r>
        <w:rPr>
          <w:rStyle w:val="CommentReference"/>
        </w:rPr>
        <w:annotationRef/>
      </w:r>
      <w:r>
        <w:t xml:space="preserve">I think we fail to make the point early that, as ion uptake and transport is </w:t>
      </w:r>
      <w:proofErr w:type="spellStart"/>
      <w:r>
        <w:t>primarly</w:t>
      </w:r>
      <w:proofErr w:type="spellEnd"/>
      <w:r>
        <w:t xml:space="preserve"> mediated by the root…</w:t>
      </w:r>
      <w:proofErr w:type="gramStart"/>
      <w:r>
        <w:t>.that</w:t>
      </w:r>
      <w:proofErr w:type="gramEnd"/>
      <w:r>
        <w:t xml:space="preserve"> we expect the </w:t>
      </w:r>
      <w:proofErr w:type="spellStart"/>
      <w:r>
        <w:t>coexpression</w:t>
      </w:r>
      <w:proofErr w:type="spellEnd"/>
      <w:r>
        <w:t xml:space="preserve">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w:t>
      </w:r>
      <w:proofErr w:type="spellStart"/>
      <w:r>
        <w:t>discovred</w:t>
      </w:r>
      <w:proofErr w:type="spellEnd"/>
      <w:r>
        <w:t xml:space="preserve"> by this approach that are </w:t>
      </w:r>
      <w:proofErr w:type="spellStart"/>
      <w:r>
        <w:t>coexpressed</w:t>
      </w:r>
      <w:proofErr w:type="spellEnd"/>
      <w:r>
        <w:t xml:space="preserve"> in roots we can </w:t>
      </w:r>
      <w:proofErr w:type="spellStart"/>
      <w:r>
        <w:t>highllight</w:t>
      </w:r>
      <w:proofErr w:type="spellEnd"/>
      <w:r>
        <w:t xml:space="preserve"> that the best hypothesis for their </w:t>
      </w:r>
      <w:proofErr w:type="spellStart"/>
      <w:r>
        <w:t>physiologial</w:t>
      </w:r>
      <w:proofErr w:type="spellEnd"/>
      <w:r>
        <w:t xml:space="preserve"> mechanism is ion uptake, transport, and signal perception in the root of shoot deficiencies.</w:t>
      </w:r>
    </w:p>
  </w:comment>
  <w:comment w:id="8" w:author="Owen Hoekenga" w:date="2017-07-12T13:24:00Z" w:initials="OAH">
    <w:p w:rsidR="007A4AAC" w:rsidRDefault="007A4AAC">
      <w:pPr>
        <w:pStyle w:val="CommentText"/>
      </w:pPr>
      <w:r>
        <w:rPr>
          <w:rStyle w:val="CommentReference"/>
        </w:rPr>
        <w:annotationRef/>
      </w:r>
      <w:r>
        <w:t xml:space="preserve">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w:t>
      </w:r>
      <w:proofErr w:type="spellStart"/>
      <w:r>
        <w:t>Candi</w:t>
      </w:r>
      <w:proofErr w:type="spellEnd"/>
      <w:r>
        <w:t xml:space="preserve"> Hirsch is calling things)</w:t>
      </w:r>
    </w:p>
  </w:comment>
  <w:comment w:id="9" w:author="Owen Hoekenga" w:date="2017-07-12T13:35:00Z" w:initials="OAH">
    <w:p w:rsidR="007A4AAC" w:rsidRDefault="007A4AAC">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t>
      </w:r>
      <w:proofErr w:type="gramStart"/>
      <w:r>
        <w:t>.where</w:t>
      </w:r>
      <w:proofErr w:type="gramEnd"/>
      <w:r>
        <w:t xml:space="preserve"> you now can benchmark whether progress has been made with the simulated datasets. “</w:t>
      </w:r>
      <w:proofErr w:type="gramStart"/>
      <w:r>
        <w:t>experimentally</w:t>
      </w:r>
      <w:proofErr w:type="gramEnd"/>
      <w:r>
        <w:t xml:space="preserve"> relate” – draw attention to this is a test case where we seek not only new knowledge but about a better process</w:t>
      </w:r>
    </w:p>
  </w:comment>
  <w:comment w:id="10" w:author="Brian Dilkes" w:date="2017-07-28T17:53:00Z" w:initials="BD">
    <w:p w:rsidR="007A4AAC" w:rsidRDefault="007A4AAC">
      <w:pPr>
        <w:pStyle w:val="CommentText"/>
      </w:pPr>
      <w:r>
        <w:rPr>
          <w:rStyle w:val="CommentReference"/>
        </w:rPr>
        <w:annotationRef/>
      </w:r>
      <w:r>
        <w:t xml:space="preserve">No human? Fact that it works for humans has been driving it and corn is a model for </w:t>
      </w:r>
      <w:proofErr w:type="spellStart"/>
      <w:r>
        <w:t>omics</w:t>
      </w:r>
      <w:proofErr w:type="spellEnd"/>
      <w:r>
        <w:t xml:space="preserve"> integration in human </w:t>
      </w:r>
      <w:proofErr w:type="spellStart"/>
      <w:r>
        <w:t>gwas</w:t>
      </w:r>
      <w:proofErr w:type="spellEnd"/>
      <w:r>
        <w:t>.</w:t>
      </w:r>
    </w:p>
  </w:comment>
  <w:comment w:id="11" w:author="rob" w:date="2017-08-02T22:34:00Z" w:initials="rs">
    <w:p w:rsidR="007A4AAC" w:rsidRDefault="007A4AAC">
      <w:pPr>
        <w:pStyle w:val="CommentText"/>
      </w:pPr>
      <w:r>
        <w:rPr>
          <w:rStyle w:val="CommentReference"/>
        </w:rPr>
        <w:annotationRef/>
      </w:r>
      <w:r>
        <w:t>Isn’t human covered in “different species”?</w:t>
      </w:r>
    </w:p>
  </w:comment>
  <w:comment w:id="12" w:author="Owen Hoekenga" w:date="2017-07-12T13:40:00Z" w:initials="OAH">
    <w:p w:rsidR="007A4AAC" w:rsidRDefault="007A4AAC">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13" w:author="rob" w:date="2017-08-02T22:41:00Z" w:initials="rs">
    <w:p w:rsidR="007A4AAC" w:rsidRDefault="007A4AAC">
      <w:pPr>
        <w:pStyle w:val="CommentText"/>
      </w:pPr>
      <w:r>
        <w:rPr>
          <w:rStyle w:val="CommentReference"/>
        </w:rPr>
        <w:annotationRef/>
      </w:r>
      <w:r>
        <w:t xml:space="preserve">Yup! </w:t>
      </w:r>
      <w:proofErr w:type="gramStart"/>
      <w:r>
        <w:t>leading</w:t>
      </w:r>
      <w:proofErr w:type="gramEnd"/>
      <w:r>
        <w:t xml:space="preserve"> the reader on.</w:t>
      </w:r>
    </w:p>
  </w:comment>
  <w:comment w:id="14" w:author="Owen Hoekenga" w:date="2017-07-12T13:52:00Z" w:initials="OAH">
    <w:p w:rsidR="007A4AAC" w:rsidRDefault="007A4AAC">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15" w:author="rob" w:date="2017-08-02T22:41:00Z" w:initials="rs">
    <w:p w:rsidR="007A4AAC" w:rsidRDefault="007A4AAC">
      <w:pPr>
        <w:pStyle w:val="CommentText"/>
      </w:pPr>
      <w:r>
        <w:rPr>
          <w:rStyle w:val="CommentReference"/>
        </w:rPr>
        <w:annotationRef/>
      </w:r>
      <w:r>
        <w:t>I edited some text to work this in.</w:t>
      </w:r>
    </w:p>
  </w:comment>
  <w:comment w:id="23" w:author="Brian Dilkes" w:date="2017-07-29T15:01:00Z" w:initials="BD">
    <w:p w:rsidR="007A4AAC" w:rsidRDefault="007A4AAC">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24" w:author="rob" w:date="2017-08-01T15:31:00Z" w:initials="r">
    <w:p w:rsidR="007A4AAC" w:rsidRDefault="007A4AAC">
      <w:pPr>
        <w:pStyle w:val="CommentText"/>
      </w:pPr>
      <w:r>
        <w:rPr>
          <w:rStyle w:val="CommentReference"/>
        </w:rPr>
        <w:annotationRef/>
      </w:r>
      <w:r>
        <w:t>Let's default to past tense.</w:t>
      </w:r>
    </w:p>
  </w:comment>
  <w:comment w:id="25" w:author="Microsoft Office User" w:date="2017-07-31T13:46:00Z" w:initials="Office">
    <w:p w:rsidR="007A4AAC" w:rsidRDefault="007A4AAC">
      <w:pPr>
        <w:pStyle w:val="CommentText"/>
      </w:pPr>
      <w:r>
        <w:rPr>
          <w:rStyle w:val="CommentReference"/>
        </w:rPr>
        <w:annotationRef/>
      </w:r>
      <w:r>
        <w:t xml:space="preserve">Gene size = length of genes or number of genes in the GO term? I think the latter, in which case, needs to be reworded. </w:t>
      </w:r>
    </w:p>
  </w:comment>
  <w:comment w:id="26" w:author="rob" w:date="2017-08-04T14:38:00Z" w:initials="rs">
    <w:p w:rsidR="007A4AAC" w:rsidRDefault="007A4AAC">
      <w:pPr>
        <w:pStyle w:val="CommentText"/>
      </w:pPr>
      <w:r>
        <w:rPr>
          <w:rStyle w:val="CommentReference"/>
        </w:rPr>
        <w:annotationRef/>
      </w:r>
      <w:r>
        <w:t>Added some text to clarify</w:t>
      </w:r>
    </w:p>
  </w:comment>
  <w:comment w:id="30" w:author="Owen Hoekenga" w:date="2017-07-18T17:56:00Z" w:initials="OAH">
    <w:p w:rsidR="007A4AAC" w:rsidRDefault="007A4AAC">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31" w:author="rob" w:date="2017-08-01T15:52:00Z" w:initials="r">
    <w:p w:rsidR="007A4AAC" w:rsidRDefault="007A4AAC">
      <w:pPr>
        <w:pStyle w:val="CommentText"/>
      </w:pPr>
      <w:r>
        <w:rPr>
          <w:rStyle w:val="CommentReference"/>
        </w:rPr>
        <w:annotationRef/>
      </w:r>
      <w:r>
        <w:t>Bingo!</w:t>
      </w:r>
    </w:p>
  </w:comment>
  <w:comment w:id="36" w:author="Owen Hoekenga" w:date="2017-07-18T17:59:00Z" w:initials="OAH">
    <w:p w:rsidR="007A4AAC" w:rsidRDefault="007A4AAC">
      <w:pPr>
        <w:pStyle w:val="CommentText"/>
      </w:pPr>
      <w:r>
        <w:rPr>
          <w:rStyle w:val="CommentReference"/>
        </w:rPr>
        <w:annotationRef/>
      </w:r>
      <w:r>
        <w:t>I would go verbose if you want to quote cadmium – why bother with this element as the test case? Don't’ make it a throw away comment.</w:t>
      </w:r>
    </w:p>
  </w:comment>
  <w:comment w:id="37" w:author="rob" w:date="2017-08-04T16:11:00Z" w:initials="rs">
    <w:p w:rsidR="007A4AAC" w:rsidRDefault="007A4AAC">
      <w:pPr>
        <w:pStyle w:val="CommentText"/>
      </w:pPr>
      <w:r>
        <w:rPr>
          <w:rStyle w:val="CommentReference"/>
        </w:rPr>
        <w:annotationRef/>
      </w:r>
      <w:r>
        <w:t xml:space="preserve">This is mean to walk the reader through the tables, and foreshadow the highlight of cadmium later. I added the number of SNPs from table 3 for reference. </w:t>
      </w:r>
    </w:p>
  </w:comment>
  <w:comment w:id="38" w:author="Brian Dilkes" w:date="2017-07-29T16:22:00Z" w:initials="BD">
    <w:p w:rsidR="007A4AAC" w:rsidRDefault="007A4AAC">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39" w:author="rob" w:date="2017-08-04T16:21:00Z" w:initials="rs">
    <w:p w:rsidR="007A4AAC" w:rsidRDefault="007A4AAC">
      <w:pPr>
        <w:pStyle w:val="CommentText"/>
      </w:pPr>
      <w:r>
        <w:rPr>
          <w:rStyle w:val="CommentReference"/>
        </w:rPr>
        <w:annotationRef/>
      </w:r>
      <w:r>
        <w:t>You’re right. Where it makes sense, lets collapse the vocab to HPO. These are more than just genes though, we need to differentiate them from the SNP-to-gene mapping genes from table 3.</w:t>
      </w:r>
    </w:p>
  </w:comment>
  <w:comment w:id="40" w:author="Brian Dilkes" w:date="2017-07-29T17:02:00Z" w:initials="BD">
    <w:p w:rsidR="007A4AAC" w:rsidRDefault="007A4AAC">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41" w:author="Brian Dilkes" w:date="2017-07-29T16:20:00Z" w:initials="BD">
    <w:p w:rsidR="007A4AAC" w:rsidRDefault="007A4AAC">
      <w:pPr>
        <w:pStyle w:val="CommentText"/>
      </w:pPr>
      <w:r>
        <w:rPr>
          <w:rStyle w:val="CommentReference"/>
        </w:rPr>
        <w:annotationRef/>
      </w:r>
      <w:r>
        <w:t>This is written funny. You detect 209 up there, now just 126. Can’t be both…if it is the same criteria.</w:t>
      </w:r>
    </w:p>
  </w:comment>
  <w:comment w:id="42" w:author="Owen Hoekenga" w:date="2017-07-18T18:03:00Z" w:initials="OAH">
    <w:p w:rsidR="007A4AAC" w:rsidRDefault="007A4AAC">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34" w:author="rob" w:date="2017-08-04T18:14:00Z" w:initials="rs">
    <w:p w:rsidR="007A4AAC" w:rsidRDefault="007A4AAC">
      <w:pPr>
        <w:pStyle w:val="CommentText"/>
      </w:pPr>
      <w:r>
        <w:rPr>
          <w:rStyle w:val="CommentReference"/>
        </w:rPr>
        <w:annotationRef/>
      </w:r>
      <w:r>
        <w:t>Sounds like everyone agrees that this is unnecessary</w:t>
      </w:r>
      <w:proofErr w:type="gramStart"/>
      <w:r>
        <w:t>.,</w:t>
      </w:r>
      <w:proofErr w:type="gramEnd"/>
      <w:r>
        <w:t xml:space="preserve"> or can be reduced.  We can remove this redundant/uninformative info and replace it with the above, which talks about the SNP-to-gene-mapping results.</w:t>
      </w:r>
    </w:p>
  </w:comment>
  <w:comment w:id="44" w:author="Brian Dilkes" w:date="2017-07-29T17:02:00Z" w:initials="BD">
    <w:p w:rsidR="007A4AAC" w:rsidRDefault="007A4AAC">
      <w:pPr>
        <w:pStyle w:val="CommentText"/>
      </w:pPr>
      <w:r>
        <w:rPr>
          <w:rStyle w:val="CommentReference"/>
        </w:rPr>
        <w:annotationRef/>
      </w:r>
      <w:r>
        <w:t>I like it better here than above.</w:t>
      </w:r>
    </w:p>
  </w:comment>
  <w:comment w:id="45" w:author="rob" w:date="2017-08-04T18:20:00Z" w:initials="rs">
    <w:p w:rsidR="007A4AAC" w:rsidRDefault="007A4AAC">
      <w:pPr>
        <w:pStyle w:val="CommentText"/>
      </w:pPr>
      <w:r>
        <w:rPr>
          <w:rStyle w:val="CommentReference"/>
        </w:rPr>
        <w:annotationRef/>
      </w:r>
      <w:r>
        <w:t>I agree, see the above edits.</w:t>
      </w:r>
    </w:p>
  </w:comment>
  <w:comment w:id="83" w:author="Brian Dilkes" w:date="2017-09-26T11:13:00Z" w:initials="BD">
    <w:p w:rsidR="007A4AAC" w:rsidRDefault="007A4AAC">
      <w:pPr>
        <w:pStyle w:val="CommentText"/>
      </w:pPr>
      <w:r>
        <w:rPr>
          <w:rStyle w:val="CommentReference"/>
        </w:rPr>
        <w:annotationRef/>
      </w:r>
      <w:r>
        <w:t>Is this insane or not? Ivan?</w:t>
      </w:r>
    </w:p>
  </w:comment>
  <w:comment w:id="135" w:author="Brian Dilkes" w:date="2017-09-26T14:03:00Z" w:initials="BD">
    <w:p w:rsidR="007A4AAC" w:rsidRDefault="007A4AAC">
      <w:pPr>
        <w:pStyle w:val="CommentText"/>
      </w:pPr>
      <w:r>
        <w:rPr>
          <w:rStyle w:val="CommentReference"/>
        </w:rPr>
        <w:annotationRef/>
      </w:r>
      <w:r>
        <w:t>Paragraph smells like discussion but does set up next section.</w:t>
      </w:r>
    </w:p>
  </w:comment>
  <w:comment w:id="165" w:author="rob" w:date="2017-08-04T21:02:00Z" w:initials="rs">
    <w:p w:rsidR="007A4AAC" w:rsidRDefault="007A4AAC">
      <w:pPr>
        <w:pStyle w:val="CommentText"/>
      </w:pPr>
      <w:r>
        <w:rPr>
          <w:rStyle w:val="CommentReference"/>
        </w:rPr>
        <w:annotationRef/>
      </w:r>
      <w:r>
        <w:t>What about the mutant story? Can we just take this out and say “strong support”?</w:t>
      </w:r>
    </w:p>
  </w:comment>
  <w:comment w:id="166" w:author="Brian Dilkes" w:date="2017-07-29T02:27:00Z" w:initials="BD">
    <w:p w:rsidR="007A4AAC" w:rsidRDefault="007A4AAC">
      <w:pPr>
        <w:pStyle w:val="CommentText"/>
      </w:pPr>
      <w:r>
        <w:rPr>
          <w:rStyle w:val="CommentReference"/>
        </w:rPr>
        <w:annotationRef/>
      </w:r>
      <w:proofErr w:type="spellStart"/>
      <w:r>
        <w:t>Hows</w:t>
      </w:r>
      <w:proofErr w:type="spellEnd"/>
      <w:r>
        <w:t xml:space="preserve"> that?</w:t>
      </w:r>
    </w:p>
  </w:comment>
  <w:comment w:id="167" w:author="Brian Dilkes" w:date="2017-09-26T23:53:00Z" w:initials="BD">
    <w:p w:rsidR="007A4AAC" w:rsidRDefault="007A4AAC">
      <w:pPr>
        <w:pStyle w:val="CommentText"/>
      </w:pPr>
      <w:r>
        <w:rPr>
          <w:rStyle w:val="CommentReference"/>
        </w:rPr>
        <w:annotationRef/>
      </w:r>
      <w:r>
        <w:t xml:space="preserve">I think we should solve the name problem by doing d8 and d9 first as a demonstration, with mutant follow up, that </w:t>
      </w:r>
      <w:proofErr w:type="spellStart"/>
      <w:r>
        <w:t>HpO</w:t>
      </w:r>
      <w:proofErr w:type="spellEnd"/>
      <w:r>
        <w:t xml:space="preserve"> works. Do that as it’s own heading. “GA-</w:t>
      </w:r>
      <w:proofErr w:type="spellStart"/>
      <w:r>
        <w:t>signalling</w:t>
      </w:r>
      <w:proofErr w:type="spellEnd"/>
      <w:r>
        <w:t xml:space="preserve"> DELLA domain transcription factors control the ionome of maize” then we will have the reader’s attention and can do “CAMOCO identified GWAS candidates for ion accumulation in maize seeds”</w:t>
      </w:r>
    </w:p>
  </w:comment>
  <w:comment w:id="163" w:author="cmyers" w:date="2017-06-23T05:33:00Z" w:initials="c">
    <w:p w:rsidR="007A4AAC" w:rsidRDefault="007A4AAC">
      <w:pPr>
        <w:pStyle w:val="CommentText"/>
      </w:pPr>
      <w:r>
        <w:rPr>
          <w:rStyle w:val="CommentReference"/>
        </w:rPr>
        <w:annotationRef/>
      </w:r>
      <w:proofErr w:type="spellStart"/>
      <w:proofErr w:type="gramStart"/>
      <w:r>
        <w:t>i</w:t>
      </w:r>
      <w:proofErr w:type="gramEnd"/>
      <w:r>
        <w:t>'m</w:t>
      </w:r>
      <w:proofErr w:type="spellEnd"/>
      <w:r>
        <w:t xml:space="preserve"> not  satisfied with this subheading, but we need something more specific than what was there.</w:t>
      </w:r>
    </w:p>
    <w:p w:rsidR="007A4AAC" w:rsidRDefault="007A4AAC">
      <w:pPr>
        <w:pStyle w:val="CommentText"/>
      </w:pPr>
    </w:p>
    <w:p w:rsidR="007A4AAC" w:rsidRDefault="007A4AAC">
      <w:pPr>
        <w:pStyle w:val="CommentText"/>
      </w:pPr>
      <w:proofErr w:type="gramStart"/>
      <w:r>
        <w:t>maybe</w:t>
      </w:r>
      <w:proofErr w:type="gramEnd"/>
      <w:r>
        <w:t xml:space="preserve"> Ivan or Brian have a better label for this?</w:t>
      </w:r>
    </w:p>
  </w:comment>
  <w:comment w:id="164" w:author="rob" w:date="2017-06-30T14:09:00Z" w:initials="rs">
    <w:p w:rsidR="007A4AAC" w:rsidRDefault="007A4AAC">
      <w:pPr>
        <w:pStyle w:val="CommentText"/>
      </w:pPr>
      <w:r>
        <w:rPr>
          <w:rStyle w:val="CommentReference"/>
        </w:rPr>
        <w:annotationRef/>
      </w:r>
      <w:r>
        <w:t xml:space="preserve">How about “Manual </w:t>
      </w:r>
      <w:proofErr w:type="spellStart"/>
      <w:r>
        <w:t>curation</w:t>
      </w:r>
      <w:proofErr w:type="spellEnd"/>
      <w:r>
        <w:t xml:space="preserve"> of HPO genes recovers strong support for known ionomic pathways”</w:t>
      </w:r>
    </w:p>
  </w:comment>
  <w:comment w:id="179" w:author="Owen Hoekenga" w:date="2017-07-18T18:29:00Z" w:initials="OAH">
    <w:p w:rsidR="007A4AAC" w:rsidRDefault="007A4AAC">
      <w:pPr>
        <w:pStyle w:val="CommentText"/>
      </w:pPr>
      <w:r>
        <w:rPr>
          <w:rStyle w:val="CommentReference"/>
        </w:rPr>
        <w:annotationRef/>
      </w:r>
      <w:r>
        <w:t xml:space="preserve">Su1 is the dominant player in the seed while su4 is the bigger deal </w:t>
      </w:r>
      <w:proofErr w:type="spellStart"/>
      <w:proofErr w:type="gramStart"/>
      <w:r>
        <w:t>isoamylase</w:t>
      </w:r>
      <w:proofErr w:type="spellEnd"/>
      <w:r>
        <w:t xml:space="preserve">  in</w:t>
      </w:r>
      <w:proofErr w:type="gramEnd"/>
      <w:r>
        <w:t xml:space="preserve"> other parts of the plant. </w:t>
      </w:r>
    </w:p>
  </w:comment>
  <w:comment w:id="203" w:author="Owen Hoekenga" w:date="2017-07-18T18:31:00Z" w:initials="OAH">
    <w:p w:rsidR="007A4AAC" w:rsidRDefault="007A4AAC">
      <w:pPr>
        <w:pStyle w:val="CommentText"/>
      </w:pPr>
      <w:r>
        <w:rPr>
          <w:rStyle w:val="CommentReference"/>
        </w:rPr>
        <w:annotationRef/>
      </w:r>
      <w:r>
        <w:t xml:space="preserve">Citing a </w:t>
      </w:r>
      <w:proofErr w:type="spellStart"/>
      <w:r>
        <w:t>PlantCyc</w:t>
      </w:r>
      <w:proofErr w:type="spellEnd"/>
      <w:r>
        <w:t xml:space="preserve"> entry for the metabolic pathway being discussed here might be helpful, to flesh out that we are attributing specific genes with predicted functions to steps in pathways that are currently conducted by hypothetical enzymes.</w:t>
      </w:r>
    </w:p>
  </w:comment>
  <w:comment w:id="214" w:author="Owen Hoekenga" w:date="2017-07-18T19:32:00Z" w:initials="OAH">
    <w:p w:rsidR="007A4AAC" w:rsidRDefault="007A4AAC">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220" w:author="cmyers" w:date="2017-06-23T05:33:00Z" w:initials="c">
    <w:p w:rsidR="007A4AAC" w:rsidRDefault="007A4AAC">
      <w:pPr>
        <w:pStyle w:val="CommentText"/>
      </w:pPr>
      <w:r>
        <w:rPr>
          <w:rStyle w:val="CommentReference"/>
        </w:rPr>
        <w:annotationRef/>
      </w:r>
      <w:proofErr w:type="gramStart"/>
      <w:r>
        <w:t>let's</w:t>
      </w:r>
      <w:proofErr w:type="gramEnd"/>
      <w:r>
        <w:t xml:space="preserve"> come up with a new subheading here focused on d8/d9-- could probably be combined with the next section to create a single section</w:t>
      </w:r>
    </w:p>
  </w:comment>
  <w:comment w:id="222" w:author="rob" w:date="2017-08-04T21:01:00Z" w:initials="rs">
    <w:p w:rsidR="007A4AAC" w:rsidRDefault="007A4AAC">
      <w:pPr>
        <w:pStyle w:val="CommentText"/>
      </w:pPr>
      <w:r>
        <w:rPr>
          <w:rStyle w:val="CommentReference"/>
        </w:rPr>
        <w:annotationRef/>
      </w:r>
      <w:r>
        <w:t>Brian?</w:t>
      </w:r>
    </w:p>
  </w:comment>
  <w:comment w:id="254" w:author="rob" w:date="2017-06-21T09:48:00Z" w:initials="r">
    <w:p w:rsidR="007A4AAC" w:rsidRDefault="007A4AAC">
      <w:pPr>
        <w:pStyle w:val="CommentText"/>
      </w:pPr>
      <w:r>
        <w:rPr>
          <w:rStyle w:val="CommentReference"/>
        </w:rPr>
        <w:annotationRef/>
      </w:r>
      <w:r>
        <w:t>I need an explanation of what the Boxplots are showing.</w:t>
      </w:r>
    </w:p>
  </w:comment>
  <w:comment w:id="312" w:author="rob" w:date="2017-08-04T21:04:00Z" w:initials="rs">
    <w:p w:rsidR="007A4AAC" w:rsidRDefault="007A4AAC">
      <w:pPr>
        <w:pStyle w:val="CommentText"/>
      </w:pPr>
      <w:r>
        <w:rPr>
          <w:rStyle w:val="CommentReference"/>
        </w:rPr>
        <w:annotationRef/>
      </w:r>
      <w:r>
        <w:t xml:space="preserve">Is this just from maize </w:t>
      </w:r>
      <w:proofErr w:type="spellStart"/>
      <w:r>
        <w:t>gdb</w:t>
      </w:r>
      <w:proofErr w:type="spellEnd"/>
      <w:r>
        <w:t>?</w:t>
      </w:r>
    </w:p>
  </w:comment>
  <w:comment w:id="319" w:author="Owen Hoekenga" w:date="2017-07-18T19:57:00Z" w:initials="OAH">
    <w:p w:rsidR="007A4AAC" w:rsidRPr="006C4ECD" w:rsidRDefault="007A4AAC"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 xml:space="preserve">Larsson, SJ et al. 2013. </w:t>
      </w:r>
      <w:proofErr w:type="spellStart"/>
      <w:r w:rsidRPr="006C4ECD">
        <w:rPr>
          <w:rFonts w:ascii="Verdana" w:eastAsia="Times New Roman" w:hAnsi="Verdana" w:cs="Times New Roman"/>
          <w:color w:val="000000"/>
          <w:sz w:val="17"/>
          <w:szCs w:val="17"/>
          <w:shd w:val="clear" w:color="auto" w:fill="E8E8E8"/>
        </w:rPr>
        <w:t>PLoS</w:t>
      </w:r>
      <w:proofErr w:type="spellEnd"/>
      <w:r w:rsidRPr="006C4ECD">
        <w:rPr>
          <w:rFonts w:ascii="Verdana" w:eastAsia="Times New Roman" w:hAnsi="Verdana" w:cs="Times New Roman"/>
          <w:color w:val="000000"/>
          <w:sz w:val="17"/>
          <w:szCs w:val="17"/>
          <w:shd w:val="clear" w:color="auto" w:fill="E8E8E8"/>
        </w:rPr>
        <w:t xml:space="preserve"> Genetics 9: e1003246</w:t>
      </w:r>
    </w:p>
    <w:p w:rsidR="007A4AAC" w:rsidRDefault="007A4AAC">
      <w:pPr>
        <w:pStyle w:val="CommentText"/>
      </w:pPr>
    </w:p>
  </w:comment>
  <w:comment w:id="345" w:author="cmyers" w:date="2017-06-23T05:33:00Z" w:initials="c">
    <w:p w:rsidR="007A4AAC" w:rsidRDefault="007A4AAC">
      <w:pPr>
        <w:pStyle w:val="CommentText"/>
      </w:pPr>
      <w:r>
        <w:rPr>
          <w:rStyle w:val="CommentReference"/>
        </w:rPr>
        <w:annotationRef/>
      </w:r>
      <w:r>
        <w:t>??</w:t>
      </w:r>
    </w:p>
    <w:p w:rsidR="007A4AAC" w:rsidRDefault="007A4AAC">
      <w:pPr>
        <w:pStyle w:val="CommentText"/>
      </w:pPr>
      <w:proofErr w:type="gramStart"/>
      <w:r>
        <w:t>phrase</w:t>
      </w:r>
      <w:proofErr w:type="gramEnd"/>
      <w:r>
        <w:t xml:space="preserve"> out of place</w:t>
      </w:r>
    </w:p>
  </w:comment>
  <w:comment w:id="346" w:author="Owen Hoekenga" w:date="2017-07-18T20:02:00Z" w:initials="OAH">
    <w:p w:rsidR="007A4AAC" w:rsidRDefault="007A4AAC">
      <w:pPr>
        <w:pStyle w:val="CommentText"/>
      </w:pPr>
      <w:r>
        <w:rPr>
          <w:rStyle w:val="CommentReference"/>
        </w:rPr>
        <w:annotationRef/>
      </w:r>
      <w:r>
        <w:t>Uptake is different but transport within the plant and storage might be the same. And we have no idea as to what an Fe sensor might be.</w:t>
      </w:r>
    </w:p>
  </w:comment>
  <w:comment w:id="349" w:author="Owen Hoekenga" w:date="2017-07-18T20:01:00Z" w:initials="OAH">
    <w:p w:rsidR="007A4AAC" w:rsidRDefault="007A4AAC">
      <w:pPr>
        <w:pStyle w:val="CommentText"/>
      </w:pPr>
      <w:r>
        <w:rPr>
          <w:rStyle w:val="CommentReference"/>
        </w:rPr>
        <w:annotationRef/>
      </w:r>
      <w:r>
        <w:t xml:space="preserve">Here again a shout out to </w:t>
      </w:r>
      <w:proofErr w:type="spellStart"/>
      <w:r>
        <w:t>PlantCyc</w:t>
      </w:r>
      <w:proofErr w:type="spellEnd"/>
      <w:r>
        <w:t xml:space="preserve"> might be a good thing</w:t>
      </w:r>
    </w:p>
  </w:comment>
  <w:comment w:id="350" w:author="cmyers" w:date="2017-06-23T05:33:00Z" w:initials="c">
    <w:p w:rsidR="007A4AAC" w:rsidRDefault="007A4AAC">
      <w:pPr>
        <w:pStyle w:val="CommentText"/>
      </w:pPr>
      <w:r>
        <w:rPr>
          <w:rStyle w:val="CommentReference"/>
        </w:rPr>
        <w:annotationRef/>
      </w:r>
      <w:proofErr w:type="gramStart"/>
      <w:r>
        <w:t>successive</w:t>
      </w:r>
      <w:proofErr w:type="gramEnd"/>
      <w:r>
        <w:t xml:space="preserve"> steps sounds strange here---maybe you mean enzymes/proteins involved in successive steps?</w:t>
      </w:r>
    </w:p>
  </w:comment>
  <w:comment w:id="355" w:author="Owen Hoekenga" w:date="2017-07-18T20:03:00Z" w:initials="OAH">
    <w:p w:rsidR="007A4AAC" w:rsidRDefault="007A4AAC">
      <w:pPr>
        <w:pStyle w:val="CommentText"/>
      </w:pPr>
      <w:r>
        <w:rPr>
          <w:rStyle w:val="CommentReference"/>
        </w:rPr>
        <w:annotationRef/>
      </w:r>
      <w:r>
        <w:t>What do you mean?</w:t>
      </w:r>
    </w:p>
  </w:comment>
  <w:comment w:id="358" w:author="rob" w:date="2017-06-21T09:48:00Z" w:initials="r">
    <w:p w:rsidR="007A4AAC" w:rsidRDefault="007A4AAC">
      <w:pPr>
        <w:pStyle w:val="CommentText"/>
      </w:pPr>
      <w:r>
        <w:rPr>
          <w:rStyle w:val="CommentReference"/>
        </w:rPr>
        <w:annotationRef/>
      </w:r>
      <w:r>
        <w:t>In Arabidopsis?</w:t>
      </w:r>
    </w:p>
  </w:comment>
  <w:comment w:id="357" w:author="cmyers" w:date="2017-06-23T05:33:00Z" w:initials="c">
    <w:p w:rsidR="007A4AAC" w:rsidRDefault="007A4AAC">
      <w:pPr>
        <w:pStyle w:val="CommentText"/>
      </w:pPr>
      <w:r>
        <w:rPr>
          <w:rStyle w:val="CommentReference"/>
        </w:rPr>
        <w:annotationRef/>
      </w:r>
      <w:proofErr w:type="gramStart"/>
      <w:r>
        <w:t>can</w:t>
      </w:r>
      <w:proofErr w:type="gramEnd"/>
      <w:r>
        <w:t xml:space="preserve"> we leave this detail out?</w:t>
      </w:r>
    </w:p>
    <w:p w:rsidR="007A4AAC" w:rsidRDefault="007A4AAC">
      <w:pPr>
        <w:pStyle w:val="CommentText"/>
      </w:pPr>
    </w:p>
    <w:p w:rsidR="007A4AAC" w:rsidRDefault="007A4AAC">
      <w:pPr>
        <w:pStyle w:val="CommentText"/>
      </w:pPr>
      <w:proofErr w:type="gramStart"/>
      <w:r>
        <w:t>otherwise</w:t>
      </w:r>
      <w:proofErr w:type="gramEnd"/>
      <w:r>
        <w:t xml:space="preserve"> it requires more explanation</w:t>
      </w:r>
    </w:p>
  </w:comment>
  <w:comment w:id="359" w:author="rob" w:date="2017-06-21T09:48:00Z" w:initials="r">
    <w:p w:rsidR="007A4AAC" w:rsidRDefault="007A4AAC">
      <w:pPr>
        <w:pStyle w:val="CommentText"/>
      </w:pPr>
      <w:r>
        <w:rPr>
          <w:rStyle w:val="CommentReference"/>
        </w:rPr>
        <w:annotationRef/>
      </w:r>
      <w:r>
        <w:t>Are these from the non-network SNP to gene mappings?</w:t>
      </w:r>
    </w:p>
  </w:comment>
  <w:comment w:id="360" w:author="Brian Dilkes" w:date="2017-09-26T23:47:00Z" w:initials="BD">
    <w:p w:rsidR="007A4AAC" w:rsidRDefault="007A4AAC">
      <w:pPr>
        <w:pStyle w:val="CommentText"/>
      </w:pPr>
      <w:r>
        <w:rPr>
          <w:rStyle w:val="CommentReference"/>
        </w:rPr>
        <w:annotationRef/>
      </w:r>
      <w:r>
        <w:t xml:space="preserve">Could well be non-network SNP to gene mapping. We went into </w:t>
      </w:r>
      <w:proofErr w:type="spellStart"/>
      <w:r>
        <w:t>Zbrowse</w:t>
      </w:r>
      <w:proofErr w:type="spellEnd"/>
      <w:r>
        <w:t xml:space="preserve"> to have a look see at the neighborhood.</w:t>
      </w:r>
    </w:p>
  </w:comment>
  <w:comment w:id="368" w:author="Owen Hoekenga" w:date="2017-07-18T20:05:00Z" w:initials="OAH">
    <w:p w:rsidR="007A4AAC" w:rsidRDefault="007A4AAC">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370" w:author="cmyers" w:date="2017-06-23T05:33:00Z" w:initials="c">
    <w:p w:rsidR="007A4AAC" w:rsidRDefault="007A4AAC">
      <w:pPr>
        <w:pStyle w:val="CommentText"/>
      </w:pPr>
      <w:r>
        <w:rPr>
          <w:rStyle w:val="CommentReference"/>
        </w:rPr>
        <w:annotationRef/>
      </w:r>
      <w:r>
        <w:t xml:space="preserve">I think we need some kind of concluding 1-2 sentences that wraps this whole section up.  </w:t>
      </w:r>
      <w:proofErr w:type="gramStart"/>
      <w:r>
        <w:t>what</w:t>
      </w:r>
      <w:proofErr w:type="gramEnd"/>
      <w:r>
        <w:t xml:space="preserve"> are our take-home conclusions about d9?</w:t>
      </w:r>
    </w:p>
  </w:comment>
  <w:comment w:id="372" w:author="Owen Hoekenga" w:date="2017-07-18T20:11:00Z" w:initials="OAH">
    <w:p w:rsidR="007A4AAC" w:rsidRDefault="007A4AAC">
      <w:pPr>
        <w:pStyle w:val="CommentText"/>
      </w:pPr>
      <w:r>
        <w:rPr>
          <w:rStyle w:val="CommentReference"/>
        </w:rPr>
        <w:annotationRef/>
      </w:r>
      <w:r>
        <w:t xml:space="preserve">Add something about looking in the right time and place for a biological process consistent the end effect? </w:t>
      </w:r>
      <w:proofErr w:type="spellStart"/>
      <w:r>
        <w:t>ZmSAM</w:t>
      </w:r>
      <w:proofErr w:type="spellEnd"/>
      <w:r>
        <w:t xml:space="preserve"> did not add as much to the story telling as either </w:t>
      </w:r>
      <w:proofErr w:type="spellStart"/>
      <w:r>
        <w:t>ZmRoot</w:t>
      </w:r>
      <w:proofErr w:type="spellEnd"/>
      <w:r>
        <w:t xml:space="preserve"> or </w:t>
      </w:r>
      <w:proofErr w:type="spellStart"/>
      <w:r>
        <w:t>ZmPAN</w:t>
      </w:r>
      <w:proofErr w:type="spellEnd"/>
      <w:r>
        <w:t xml:space="preserve">, while Root and PAN had different windows of emphasis on the ionomic GWAS results (density </w:t>
      </w:r>
      <w:proofErr w:type="spellStart"/>
      <w:r>
        <w:t>vs</w:t>
      </w:r>
      <w:proofErr w:type="spellEnd"/>
      <w:r>
        <w:t xml:space="preserve"> locality).</w:t>
      </w:r>
    </w:p>
  </w:comment>
  <w:comment w:id="373" w:author="rob" w:date="2017-08-07T08:10:00Z" w:initials="rs">
    <w:p w:rsidR="007A4AAC" w:rsidRDefault="007A4AAC">
      <w:pPr>
        <w:pStyle w:val="CommentText"/>
      </w:pPr>
      <w:r>
        <w:rPr>
          <w:rStyle w:val="CommentReference"/>
        </w:rPr>
        <w:annotationRef/>
      </w:r>
      <w:r>
        <w:t>I think this is better addressed below, with the “context matters” bit.</w:t>
      </w:r>
    </w:p>
  </w:comment>
  <w:comment w:id="381" w:author="rob" w:date="2017-08-04T21:06:00Z" w:initials="rs">
    <w:p w:rsidR="007A4AAC" w:rsidRDefault="007A4AAC">
      <w:pPr>
        <w:pStyle w:val="CommentText"/>
      </w:pPr>
      <w:r>
        <w:rPr>
          <w:rStyle w:val="CommentReference"/>
        </w:rPr>
        <w:annotationRef/>
      </w:r>
      <w:r>
        <w:t>I am going to need help from Brian/Ivan for this. How about Mot1? I will look this up.</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71C19F27" w15:done="0"/>
  <w15:commentEx w15:paraId="3F2F36DA" w15:paraIdParent="71C19F27" w15:done="0"/>
  <w15:commentEx w15:paraId="0FDAE640" w15:done="0"/>
  <w15:commentEx w15:paraId="7DE2B536" w15:paraIdParent="0FDAE640" w15:done="0"/>
  <w15:commentEx w15:paraId="4CE19616" w15:done="0"/>
  <w15:commentEx w15:paraId="173597DE" w15:paraIdParent="4CE19616" w15:done="0"/>
  <w15:commentEx w15:paraId="2D7F9FDB" w15:done="0"/>
  <w15:commentEx w15:paraId="2A9A2554" w15:paraIdParent="2D7F9FDB" w15:done="0"/>
  <w15:commentEx w15:paraId="159DF629" w15:done="0"/>
  <w15:commentEx w15:paraId="74F04138" w15:paraIdParent="159DF629" w15:done="0"/>
  <w15:commentEx w15:paraId="23F1F6FE" w15:done="0"/>
  <w15:commentEx w15:paraId="79E08FD4" w15:done="0"/>
  <w15:commentEx w15:paraId="07A531F1" w15:done="0"/>
  <w15:commentEx w15:paraId="475004F5" w15:done="0"/>
  <w15:commentEx w15:paraId="7EE1C518" w15:done="0"/>
  <w15:commentEx w15:paraId="3BC1820D" w15:paraIdParent="7EE1C518" w15:done="0"/>
  <w15:commentEx w15:paraId="05E548DD" w15:done="0"/>
  <w15:commentEx w15:paraId="273651E6" w15:done="0"/>
  <w15:commentEx w15:paraId="3F0547A6" w15:done="0"/>
  <w15:commentEx w15:paraId="4AE5BB30" w15:paraIdParent="3F0547A6" w15:done="0"/>
  <w15:commentEx w15:paraId="0C34E6B8" w15:done="0"/>
  <w15:commentEx w15:paraId="1E9DB110" w15:done="0"/>
  <w15:commentEx w15:paraId="629E4EC2" w15:done="0"/>
  <w15:commentEx w15:paraId="45AFB188" w15:done="0"/>
  <w15:commentEx w15:paraId="49E598EF" w15:done="0"/>
  <w15:commentEx w15:paraId="0B0C034B" w15:done="0"/>
  <w15:commentEx w15:paraId="7D933D97"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1566568" w15:done="0"/>
  <w15:commentEx w15:paraId="4EF84934" w15:done="0"/>
  <w15:commentEx w15:paraId="26F27A6B" w15:paraIdParent="4EF84934" w15:done="0"/>
  <w15:commentEx w15:paraId="522252A5" w15:done="0"/>
  <w15:commentEx w15:paraId="5CDBDAD0" w15:paraIdParent="522252A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1F83" w:rsidRDefault="007A1F83" w:rsidP="006804EA">
      <w:r>
        <w:separator/>
      </w:r>
    </w:p>
  </w:endnote>
  <w:endnote w:type="continuationSeparator" w:id="0">
    <w:p w:rsidR="007A1F83" w:rsidRDefault="007A1F83" w:rsidP="006804EA">
      <w:r>
        <w:continuationSeparator/>
      </w:r>
    </w:p>
  </w:endnote>
  <w:endnote w:type="continuationNotice" w:id="1">
    <w:p w:rsidR="007A1F83" w:rsidRDefault="007A1F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游明朝">
    <w:panose1 w:val="00000000000000000000"/>
    <w:charset w:val="80"/>
    <w:family w:val="roman"/>
    <w:notTrueType/>
    <w:pitch w:val="default"/>
  </w:font>
  <w:font w:name="Segoe UI">
    <w:altName w:val="Arial"/>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48506825"/>
      <w:docPartObj>
        <w:docPartGallery w:val="Page Numbers (Bottom of Page)"/>
        <w:docPartUnique/>
      </w:docPartObj>
    </w:sdtPr>
    <w:sdtEndPr>
      <w:rPr>
        <w:noProof/>
      </w:rPr>
    </w:sdtEndPr>
    <w:sdtContent>
      <w:p w:rsidR="007A4AAC" w:rsidRDefault="007A4AAC" w:rsidP="006804EA">
        <w:pPr>
          <w:pStyle w:val="Footer"/>
        </w:pPr>
        <w:r>
          <w:fldChar w:fldCharType="begin"/>
        </w:r>
        <w:r w:rsidRPr="006A5509">
          <w:instrText xml:space="preserve"> PAGE   \* MERGEFORMAT </w:instrText>
        </w:r>
        <w:r>
          <w:fldChar w:fldCharType="separate"/>
        </w:r>
        <w:r w:rsidR="00C13811">
          <w:rPr>
            <w:noProof/>
          </w:rPr>
          <w:t>24</w:t>
        </w:r>
        <w:r>
          <w:rPr>
            <w:noProof/>
          </w:rPr>
          <w:fldChar w:fldCharType="end"/>
        </w:r>
      </w:p>
    </w:sdtContent>
  </w:sdt>
  <w:p w:rsidR="007A4AAC" w:rsidRDefault="007A4AAC" w:rsidP="006804E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1F83" w:rsidRDefault="007A1F83" w:rsidP="006804EA">
      <w:r>
        <w:separator/>
      </w:r>
    </w:p>
  </w:footnote>
  <w:footnote w:type="continuationSeparator" w:id="0">
    <w:p w:rsidR="007A1F83" w:rsidRDefault="007A1F83" w:rsidP="006804EA">
      <w:r>
        <w:continuationSeparator/>
      </w:r>
    </w:p>
  </w:footnote>
  <w:footnote w:type="continuationNotice" w:id="1">
    <w:p w:rsidR="007A1F83" w:rsidRDefault="007A1F83">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4AAC" w:rsidRDefault="007A4A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2680"/>
    <w:rsid w:val="00013461"/>
    <w:rsid w:val="00013835"/>
    <w:rsid w:val="00013CDC"/>
    <w:rsid w:val="000145CA"/>
    <w:rsid w:val="00014A81"/>
    <w:rsid w:val="00015762"/>
    <w:rsid w:val="00015A57"/>
    <w:rsid w:val="000165F7"/>
    <w:rsid w:val="000168B5"/>
    <w:rsid w:val="000173DB"/>
    <w:rsid w:val="00017416"/>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166"/>
    <w:rsid w:val="00054552"/>
    <w:rsid w:val="0005469E"/>
    <w:rsid w:val="00055EE4"/>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35B"/>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45E1"/>
    <w:rsid w:val="00086EFB"/>
    <w:rsid w:val="000872C5"/>
    <w:rsid w:val="00087DC9"/>
    <w:rsid w:val="00091669"/>
    <w:rsid w:val="00091B42"/>
    <w:rsid w:val="00093372"/>
    <w:rsid w:val="000942CF"/>
    <w:rsid w:val="00094D01"/>
    <w:rsid w:val="0009516B"/>
    <w:rsid w:val="00095363"/>
    <w:rsid w:val="00095628"/>
    <w:rsid w:val="00097BC0"/>
    <w:rsid w:val="000A0541"/>
    <w:rsid w:val="000A1436"/>
    <w:rsid w:val="000A1FF1"/>
    <w:rsid w:val="000A25E3"/>
    <w:rsid w:val="000A29F0"/>
    <w:rsid w:val="000A2F0B"/>
    <w:rsid w:val="000A3075"/>
    <w:rsid w:val="000A3509"/>
    <w:rsid w:val="000A41E2"/>
    <w:rsid w:val="000A4308"/>
    <w:rsid w:val="000A470F"/>
    <w:rsid w:val="000A4930"/>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3FBC"/>
    <w:rsid w:val="000D50C2"/>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4247"/>
    <w:rsid w:val="000E52D8"/>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6C87"/>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3DDF"/>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46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7D1"/>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5A6C"/>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2F18"/>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6527"/>
    <w:rsid w:val="001D7079"/>
    <w:rsid w:val="001D7331"/>
    <w:rsid w:val="001D7C84"/>
    <w:rsid w:val="001E1711"/>
    <w:rsid w:val="001E1ABC"/>
    <w:rsid w:val="001E296A"/>
    <w:rsid w:val="001E30CB"/>
    <w:rsid w:val="001E362C"/>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1BD5"/>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59B"/>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1E79"/>
    <w:rsid w:val="00272638"/>
    <w:rsid w:val="00273E69"/>
    <w:rsid w:val="00273E6E"/>
    <w:rsid w:val="002742CB"/>
    <w:rsid w:val="002745B9"/>
    <w:rsid w:val="00274970"/>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6BB4"/>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D73"/>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180B"/>
    <w:rsid w:val="002C19B0"/>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56B"/>
    <w:rsid w:val="002E4CF7"/>
    <w:rsid w:val="002E5159"/>
    <w:rsid w:val="002E6613"/>
    <w:rsid w:val="002E684F"/>
    <w:rsid w:val="002E74B3"/>
    <w:rsid w:val="002E7652"/>
    <w:rsid w:val="002E7664"/>
    <w:rsid w:val="002F04B2"/>
    <w:rsid w:val="002F0734"/>
    <w:rsid w:val="002F1453"/>
    <w:rsid w:val="002F1492"/>
    <w:rsid w:val="002F14F5"/>
    <w:rsid w:val="002F17DF"/>
    <w:rsid w:val="002F1B08"/>
    <w:rsid w:val="002F23D7"/>
    <w:rsid w:val="002F24F7"/>
    <w:rsid w:val="002F25DE"/>
    <w:rsid w:val="002F2ECC"/>
    <w:rsid w:val="002F3C01"/>
    <w:rsid w:val="002F3C02"/>
    <w:rsid w:val="002F422B"/>
    <w:rsid w:val="002F50CE"/>
    <w:rsid w:val="002F5AC1"/>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2C3B"/>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ED2"/>
    <w:rsid w:val="003246AF"/>
    <w:rsid w:val="00324E16"/>
    <w:rsid w:val="00325376"/>
    <w:rsid w:val="00325AD5"/>
    <w:rsid w:val="00326640"/>
    <w:rsid w:val="00326F55"/>
    <w:rsid w:val="00330666"/>
    <w:rsid w:val="00330ED2"/>
    <w:rsid w:val="00331116"/>
    <w:rsid w:val="00331207"/>
    <w:rsid w:val="0033134C"/>
    <w:rsid w:val="00331862"/>
    <w:rsid w:val="00332B7B"/>
    <w:rsid w:val="00333516"/>
    <w:rsid w:val="00333FD6"/>
    <w:rsid w:val="00334912"/>
    <w:rsid w:val="00334D14"/>
    <w:rsid w:val="00335009"/>
    <w:rsid w:val="00335A6D"/>
    <w:rsid w:val="003363AF"/>
    <w:rsid w:val="0033644C"/>
    <w:rsid w:val="00336DEA"/>
    <w:rsid w:val="00336E09"/>
    <w:rsid w:val="003373EF"/>
    <w:rsid w:val="003374CD"/>
    <w:rsid w:val="0033787A"/>
    <w:rsid w:val="003378EC"/>
    <w:rsid w:val="00337948"/>
    <w:rsid w:val="00340496"/>
    <w:rsid w:val="003407DD"/>
    <w:rsid w:val="003409B3"/>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3D7"/>
    <w:rsid w:val="00360A0B"/>
    <w:rsid w:val="00360F64"/>
    <w:rsid w:val="003611E8"/>
    <w:rsid w:val="00361669"/>
    <w:rsid w:val="0036171F"/>
    <w:rsid w:val="0036351D"/>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14A"/>
    <w:rsid w:val="00374724"/>
    <w:rsid w:val="00374F73"/>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57A9"/>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6CC"/>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127A"/>
    <w:rsid w:val="003D23A9"/>
    <w:rsid w:val="003D269F"/>
    <w:rsid w:val="003D2789"/>
    <w:rsid w:val="003D2D91"/>
    <w:rsid w:val="003D308F"/>
    <w:rsid w:val="003D33B2"/>
    <w:rsid w:val="003D3A3A"/>
    <w:rsid w:val="003D48F9"/>
    <w:rsid w:val="003D5AD7"/>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0DEB"/>
    <w:rsid w:val="003F1192"/>
    <w:rsid w:val="003F1336"/>
    <w:rsid w:val="003F1C30"/>
    <w:rsid w:val="003F2435"/>
    <w:rsid w:val="003F25C5"/>
    <w:rsid w:val="003F2C9E"/>
    <w:rsid w:val="003F3090"/>
    <w:rsid w:val="003F34C7"/>
    <w:rsid w:val="003F3FA6"/>
    <w:rsid w:val="003F45B1"/>
    <w:rsid w:val="003F583F"/>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07D"/>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8B8"/>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1D5"/>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E7C60"/>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011C"/>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4CFC"/>
    <w:rsid w:val="005154D9"/>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92F"/>
    <w:rsid w:val="00543D15"/>
    <w:rsid w:val="0054740C"/>
    <w:rsid w:val="0054741A"/>
    <w:rsid w:val="00547BAB"/>
    <w:rsid w:val="00547FB3"/>
    <w:rsid w:val="00550246"/>
    <w:rsid w:val="005512E3"/>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1BF7"/>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87619"/>
    <w:rsid w:val="0059002E"/>
    <w:rsid w:val="00590058"/>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6F9E"/>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037"/>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280B"/>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5D3E"/>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1F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9CA"/>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6C1"/>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B87"/>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97B22"/>
    <w:rsid w:val="007A0C38"/>
    <w:rsid w:val="007A10CF"/>
    <w:rsid w:val="007A118D"/>
    <w:rsid w:val="007A1479"/>
    <w:rsid w:val="007A1A6F"/>
    <w:rsid w:val="007A1F83"/>
    <w:rsid w:val="007A2444"/>
    <w:rsid w:val="007A27DF"/>
    <w:rsid w:val="007A3184"/>
    <w:rsid w:val="007A3422"/>
    <w:rsid w:val="007A37BC"/>
    <w:rsid w:val="007A443C"/>
    <w:rsid w:val="007A4AA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AAD"/>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34F4"/>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582C"/>
    <w:rsid w:val="0083598C"/>
    <w:rsid w:val="00835CC2"/>
    <w:rsid w:val="008363C2"/>
    <w:rsid w:val="008368DE"/>
    <w:rsid w:val="00836E56"/>
    <w:rsid w:val="0084012C"/>
    <w:rsid w:val="008403FE"/>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1C5C"/>
    <w:rsid w:val="008620E3"/>
    <w:rsid w:val="008628A8"/>
    <w:rsid w:val="00862FF2"/>
    <w:rsid w:val="00863505"/>
    <w:rsid w:val="0086383F"/>
    <w:rsid w:val="0086474A"/>
    <w:rsid w:val="00864D2F"/>
    <w:rsid w:val="00867297"/>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87517"/>
    <w:rsid w:val="00887A2C"/>
    <w:rsid w:val="00890B01"/>
    <w:rsid w:val="0089124A"/>
    <w:rsid w:val="00891C4A"/>
    <w:rsid w:val="008925F4"/>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165F"/>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33"/>
    <w:rsid w:val="008D7DFA"/>
    <w:rsid w:val="008D7F45"/>
    <w:rsid w:val="008E07D6"/>
    <w:rsid w:val="008E14BC"/>
    <w:rsid w:val="008E2A00"/>
    <w:rsid w:val="008E3541"/>
    <w:rsid w:val="008E3D02"/>
    <w:rsid w:val="008E4DF9"/>
    <w:rsid w:val="008E4FEF"/>
    <w:rsid w:val="008E51DB"/>
    <w:rsid w:val="008E5234"/>
    <w:rsid w:val="008E52F5"/>
    <w:rsid w:val="008E5527"/>
    <w:rsid w:val="008E559C"/>
    <w:rsid w:val="008E5EF5"/>
    <w:rsid w:val="008E61C9"/>
    <w:rsid w:val="008E6B05"/>
    <w:rsid w:val="008E6F4B"/>
    <w:rsid w:val="008E78DB"/>
    <w:rsid w:val="008E7E0E"/>
    <w:rsid w:val="008F0558"/>
    <w:rsid w:val="008F11CD"/>
    <w:rsid w:val="008F1EA0"/>
    <w:rsid w:val="008F2989"/>
    <w:rsid w:val="008F310D"/>
    <w:rsid w:val="008F3125"/>
    <w:rsid w:val="008F331C"/>
    <w:rsid w:val="008F3DAF"/>
    <w:rsid w:val="008F3F30"/>
    <w:rsid w:val="008F4203"/>
    <w:rsid w:val="008F4277"/>
    <w:rsid w:val="008F4971"/>
    <w:rsid w:val="008F5053"/>
    <w:rsid w:val="008F5E8F"/>
    <w:rsid w:val="008F6FE3"/>
    <w:rsid w:val="008F71DC"/>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6A8C"/>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0C5"/>
    <w:rsid w:val="00943733"/>
    <w:rsid w:val="009438C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78B"/>
    <w:rsid w:val="00984F3F"/>
    <w:rsid w:val="009853C9"/>
    <w:rsid w:val="009854C1"/>
    <w:rsid w:val="00986043"/>
    <w:rsid w:val="0098675C"/>
    <w:rsid w:val="00986917"/>
    <w:rsid w:val="00986C4D"/>
    <w:rsid w:val="00987714"/>
    <w:rsid w:val="00987871"/>
    <w:rsid w:val="00987DF9"/>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805"/>
    <w:rsid w:val="009A099F"/>
    <w:rsid w:val="009A1BE5"/>
    <w:rsid w:val="009A275D"/>
    <w:rsid w:val="009A2AEB"/>
    <w:rsid w:val="009A2FF5"/>
    <w:rsid w:val="009A316D"/>
    <w:rsid w:val="009A329F"/>
    <w:rsid w:val="009A3DDE"/>
    <w:rsid w:val="009A42CA"/>
    <w:rsid w:val="009A4C87"/>
    <w:rsid w:val="009A63D9"/>
    <w:rsid w:val="009A643A"/>
    <w:rsid w:val="009A668F"/>
    <w:rsid w:val="009A6E69"/>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6BE1"/>
    <w:rsid w:val="00A27539"/>
    <w:rsid w:val="00A27908"/>
    <w:rsid w:val="00A27B61"/>
    <w:rsid w:val="00A27B6B"/>
    <w:rsid w:val="00A27D01"/>
    <w:rsid w:val="00A27F8D"/>
    <w:rsid w:val="00A3012C"/>
    <w:rsid w:val="00A30329"/>
    <w:rsid w:val="00A30882"/>
    <w:rsid w:val="00A30DDC"/>
    <w:rsid w:val="00A31173"/>
    <w:rsid w:val="00A31B27"/>
    <w:rsid w:val="00A31CC2"/>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1948"/>
    <w:rsid w:val="00A52B17"/>
    <w:rsid w:val="00A52EF0"/>
    <w:rsid w:val="00A53229"/>
    <w:rsid w:val="00A533B8"/>
    <w:rsid w:val="00A53670"/>
    <w:rsid w:val="00A537C1"/>
    <w:rsid w:val="00A5397A"/>
    <w:rsid w:val="00A53A40"/>
    <w:rsid w:val="00A550F0"/>
    <w:rsid w:val="00A5586F"/>
    <w:rsid w:val="00A570DC"/>
    <w:rsid w:val="00A57265"/>
    <w:rsid w:val="00A576F1"/>
    <w:rsid w:val="00A6189F"/>
    <w:rsid w:val="00A61C53"/>
    <w:rsid w:val="00A6372A"/>
    <w:rsid w:val="00A638B8"/>
    <w:rsid w:val="00A641B2"/>
    <w:rsid w:val="00A646FD"/>
    <w:rsid w:val="00A64DFC"/>
    <w:rsid w:val="00A6532D"/>
    <w:rsid w:val="00A6544A"/>
    <w:rsid w:val="00A6718B"/>
    <w:rsid w:val="00A67E42"/>
    <w:rsid w:val="00A72628"/>
    <w:rsid w:val="00A72F0E"/>
    <w:rsid w:val="00A742D1"/>
    <w:rsid w:val="00A74862"/>
    <w:rsid w:val="00A75D4E"/>
    <w:rsid w:val="00A76EE5"/>
    <w:rsid w:val="00A77581"/>
    <w:rsid w:val="00A775A9"/>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4F8A"/>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58B8"/>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C04"/>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85D"/>
    <w:rsid w:val="00B33EA8"/>
    <w:rsid w:val="00B341BD"/>
    <w:rsid w:val="00B34459"/>
    <w:rsid w:val="00B345EC"/>
    <w:rsid w:val="00B34CFF"/>
    <w:rsid w:val="00B35377"/>
    <w:rsid w:val="00B353CF"/>
    <w:rsid w:val="00B355F9"/>
    <w:rsid w:val="00B36F3D"/>
    <w:rsid w:val="00B378D3"/>
    <w:rsid w:val="00B37D48"/>
    <w:rsid w:val="00B37EB0"/>
    <w:rsid w:val="00B40351"/>
    <w:rsid w:val="00B40623"/>
    <w:rsid w:val="00B40771"/>
    <w:rsid w:val="00B40C34"/>
    <w:rsid w:val="00B41120"/>
    <w:rsid w:val="00B43A46"/>
    <w:rsid w:val="00B43B6C"/>
    <w:rsid w:val="00B445D0"/>
    <w:rsid w:val="00B44726"/>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0A4"/>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6BBD"/>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0EC"/>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3811"/>
    <w:rsid w:val="00C13E3F"/>
    <w:rsid w:val="00C142E9"/>
    <w:rsid w:val="00C146F7"/>
    <w:rsid w:val="00C1492D"/>
    <w:rsid w:val="00C14CA1"/>
    <w:rsid w:val="00C154F7"/>
    <w:rsid w:val="00C15A4A"/>
    <w:rsid w:val="00C17968"/>
    <w:rsid w:val="00C20986"/>
    <w:rsid w:val="00C21A0E"/>
    <w:rsid w:val="00C21F51"/>
    <w:rsid w:val="00C228D7"/>
    <w:rsid w:val="00C22DF6"/>
    <w:rsid w:val="00C2329F"/>
    <w:rsid w:val="00C24C25"/>
    <w:rsid w:val="00C26333"/>
    <w:rsid w:val="00C267E7"/>
    <w:rsid w:val="00C275C7"/>
    <w:rsid w:val="00C27A5C"/>
    <w:rsid w:val="00C30BBC"/>
    <w:rsid w:val="00C31484"/>
    <w:rsid w:val="00C324FF"/>
    <w:rsid w:val="00C32C6D"/>
    <w:rsid w:val="00C32E35"/>
    <w:rsid w:val="00C33BBB"/>
    <w:rsid w:val="00C3512A"/>
    <w:rsid w:val="00C35829"/>
    <w:rsid w:val="00C36685"/>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483A"/>
    <w:rsid w:val="00C5507F"/>
    <w:rsid w:val="00C55137"/>
    <w:rsid w:val="00C55613"/>
    <w:rsid w:val="00C557DC"/>
    <w:rsid w:val="00C56368"/>
    <w:rsid w:val="00C563CF"/>
    <w:rsid w:val="00C567BD"/>
    <w:rsid w:val="00C570D8"/>
    <w:rsid w:val="00C571E9"/>
    <w:rsid w:val="00C57B6A"/>
    <w:rsid w:val="00C57CA2"/>
    <w:rsid w:val="00C57DDC"/>
    <w:rsid w:val="00C60ED7"/>
    <w:rsid w:val="00C61012"/>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4709"/>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933"/>
    <w:rsid w:val="00CB3B77"/>
    <w:rsid w:val="00CB3CEF"/>
    <w:rsid w:val="00CB4064"/>
    <w:rsid w:val="00CB4693"/>
    <w:rsid w:val="00CB4B75"/>
    <w:rsid w:val="00CB4D43"/>
    <w:rsid w:val="00CB5357"/>
    <w:rsid w:val="00CB796A"/>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64CE"/>
    <w:rsid w:val="00D06C48"/>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3A43"/>
    <w:rsid w:val="00D2441B"/>
    <w:rsid w:val="00D246F5"/>
    <w:rsid w:val="00D251AD"/>
    <w:rsid w:val="00D2546E"/>
    <w:rsid w:val="00D25A85"/>
    <w:rsid w:val="00D277DD"/>
    <w:rsid w:val="00D27E34"/>
    <w:rsid w:val="00D307A0"/>
    <w:rsid w:val="00D30817"/>
    <w:rsid w:val="00D319F4"/>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092"/>
    <w:rsid w:val="00D77E8C"/>
    <w:rsid w:val="00D805E5"/>
    <w:rsid w:val="00D80B73"/>
    <w:rsid w:val="00D80D2E"/>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2D72"/>
    <w:rsid w:val="00DD345F"/>
    <w:rsid w:val="00DD40C1"/>
    <w:rsid w:val="00DD5463"/>
    <w:rsid w:val="00DD662A"/>
    <w:rsid w:val="00DD6636"/>
    <w:rsid w:val="00DD710C"/>
    <w:rsid w:val="00DD7689"/>
    <w:rsid w:val="00DD7910"/>
    <w:rsid w:val="00DD7EF2"/>
    <w:rsid w:val="00DE06C7"/>
    <w:rsid w:val="00DE1016"/>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1A5"/>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4737"/>
    <w:rsid w:val="00E451A9"/>
    <w:rsid w:val="00E45994"/>
    <w:rsid w:val="00E45CB9"/>
    <w:rsid w:val="00E45D9F"/>
    <w:rsid w:val="00E47486"/>
    <w:rsid w:val="00E50880"/>
    <w:rsid w:val="00E509A7"/>
    <w:rsid w:val="00E51163"/>
    <w:rsid w:val="00E51BA9"/>
    <w:rsid w:val="00E5203F"/>
    <w:rsid w:val="00E524CE"/>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0E0"/>
    <w:rsid w:val="00E6391A"/>
    <w:rsid w:val="00E63BD1"/>
    <w:rsid w:val="00E63D6A"/>
    <w:rsid w:val="00E6443A"/>
    <w:rsid w:val="00E64495"/>
    <w:rsid w:val="00E647BA"/>
    <w:rsid w:val="00E65C19"/>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322"/>
    <w:rsid w:val="00E86CCF"/>
    <w:rsid w:val="00E86D86"/>
    <w:rsid w:val="00E87237"/>
    <w:rsid w:val="00E87605"/>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A6103"/>
    <w:rsid w:val="00EB0039"/>
    <w:rsid w:val="00EB01CE"/>
    <w:rsid w:val="00EB0448"/>
    <w:rsid w:val="00EB247B"/>
    <w:rsid w:val="00EB2AC4"/>
    <w:rsid w:val="00EB2AD3"/>
    <w:rsid w:val="00EB2F51"/>
    <w:rsid w:val="00EB300F"/>
    <w:rsid w:val="00EB62D0"/>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CB5"/>
    <w:rsid w:val="00ED4DF4"/>
    <w:rsid w:val="00ED4E00"/>
    <w:rsid w:val="00ED5350"/>
    <w:rsid w:val="00ED5F12"/>
    <w:rsid w:val="00ED6089"/>
    <w:rsid w:val="00ED68AE"/>
    <w:rsid w:val="00ED6B5D"/>
    <w:rsid w:val="00ED7292"/>
    <w:rsid w:val="00ED76D3"/>
    <w:rsid w:val="00ED7739"/>
    <w:rsid w:val="00ED7AB2"/>
    <w:rsid w:val="00ED7D7B"/>
    <w:rsid w:val="00ED7EBB"/>
    <w:rsid w:val="00EE027B"/>
    <w:rsid w:val="00EE0317"/>
    <w:rsid w:val="00EE07EC"/>
    <w:rsid w:val="00EE1BEA"/>
    <w:rsid w:val="00EE3300"/>
    <w:rsid w:val="00EE3E4C"/>
    <w:rsid w:val="00EE47A0"/>
    <w:rsid w:val="00EE4CCD"/>
    <w:rsid w:val="00EE56E4"/>
    <w:rsid w:val="00EE584D"/>
    <w:rsid w:val="00EF0BA4"/>
    <w:rsid w:val="00EF0D24"/>
    <w:rsid w:val="00EF1080"/>
    <w:rsid w:val="00EF13DC"/>
    <w:rsid w:val="00EF1E89"/>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39E"/>
    <w:rsid w:val="00F175D5"/>
    <w:rsid w:val="00F209D8"/>
    <w:rsid w:val="00F21116"/>
    <w:rsid w:val="00F212FD"/>
    <w:rsid w:val="00F2130B"/>
    <w:rsid w:val="00F21783"/>
    <w:rsid w:val="00F2228F"/>
    <w:rsid w:val="00F22337"/>
    <w:rsid w:val="00F22A0F"/>
    <w:rsid w:val="00F22FF0"/>
    <w:rsid w:val="00F23900"/>
    <w:rsid w:val="00F2399B"/>
    <w:rsid w:val="00F2494B"/>
    <w:rsid w:val="00F24BED"/>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4BF6"/>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52DC"/>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1BA7"/>
    <w:rsid w:val="00FC201C"/>
    <w:rsid w:val="00FC2CD0"/>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0DEF"/>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0CE2"/>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github.com/schae234/Camo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203D2-0EEF-F14B-A45A-E8B341EF2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2</TotalTime>
  <Pages>1</Pages>
  <Words>66155</Words>
  <Characters>377089</Characters>
  <Application>Microsoft Macintosh Word</Application>
  <DocSecurity>0</DocSecurity>
  <Lines>3142</Lines>
  <Paragraphs>88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42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Brian Dilkes</cp:lastModifiedBy>
  <cp:revision>426</cp:revision>
  <dcterms:created xsi:type="dcterms:W3CDTF">2017-08-03T03:21:00Z</dcterms:created>
  <dcterms:modified xsi:type="dcterms:W3CDTF">2017-09-27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